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4A51AF" w14:textId="28CE5F2A" w:rsidR="000A4392" w:rsidRDefault="000A4392" w:rsidP="67B6E2D6">
      <w:pPr>
        <w:spacing w:line="480" w:lineRule="auto"/>
        <w:rPr>
          <w:rFonts w:ascii="Times New Roman" w:eastAsia="Times New Roman" w:hAnsi="Times New Roman" w:cs="Times New Roman"/>
          <w:b/>
          <w:bCs/>
        </w:rPr>
      </w:pPr>
      <w:r>
        <w:rPr>
          <w:rFonts w:ascii="Times New Roman" w:eastAsia="Times New Roman" w:hAnsi="Times New Roman" w:cs="Times New Roman"/>
          <w:b/>
          <w:bCs/>
        </w:rPr>
        <w:t>Abstract</w:t>
      </w:r>
    </w:p>
    <w:p w14:paraId="1025A40E" w14:textId="48E0AC28" w:rsidR="00D21380" w:rsidRDefault="000A4392" w:rsidP="67B6E2D6">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Invasive species cause </w:t>
      </w:r>
      <w:r w:rsidR="003F62CF">
        <w:rPr>
          <w:rFonts w:ascii="Times New Roman" w:eastAsia="Times New Roman" w:hAnsi="Times New Roman" w:cs="Times New Roman"/>
        </w:rPr>
        <w:t xml:space="preserve">global issues both economically, costing US$314 billion per year in just six countries, and ecologically, reducing species richness by 16.6% with the introduction of just one invasive species. It has long been thought that invasive species are successful due to their lack of specialized niches (i.e. they are generalists).  However, it has recently been proposed that invasive </w:t>
      </w:r>
      <w:r w:rsidR="00974572">
        <w:rPr>
          <w:rFonts w:ascii="Times New Roman" w:eastAsia="Times New Roman" w:hAnsi="Times New Roman" w:cs="Times New Roman"/>
        </w:rPr>
        <w:t xml:space="preserve">species </w:t>
      </w:r>
      <w:r w:rsidR="003F62CF">
        <w:rPr>
          <w:rFonts w:ascii="Times New Roman" w:eastAsia="Times New Roman" w:hAnsi="Times New Roman" w:cs="Times New Roman"/>
        </w:rPr>
        <w:t xml:space="preserve">success may also be related to microbial symbiosis. A model system for testing this hypothesis is the Fabaceae family, or legumes, many of whom form mutualistic associations with rhizobia and are prolific invaders world-wide. In a meta-analysis of data collected from 1984-2014, I analyzed 211 experiments spanning 9 continents, 69 countries, and 515 leguminous species to determine if invasive legumes are more commonly generalist </w:t>
      </w:r>
      <w:r w:rsidR="00974572">
        <w:rPr>
          <w:rFonts w:ascii="Times New Roman" w:eastAsia="Times New Roman" w:hAnsi="Times New Roman" w:cs="Times New Roman"/>
        </w:rPr>
        <w:t xml:space="preserve">or specialist </w:t>
      </w:r>
      <w:r w:rsidR="003F62CF">
        <w:rPr>
          <w:rFonts w:ascii="Times New Roman" w:eastAsia="Times New Roman" w:hAnsi="Times New Roman" w:cs="Times New Roman"/>
        </w:rPr>
        <w:t>species when it comes to their rhizobial symbionts.</w:t>
      </w:r>
      <w:r w:rsidR="00974572">
        <w:rPr>
          <w:rFonts w:ascii="Times New Roman" w:eastAsia="Times New Roman" w:hAnsi="Times New Roman" w:cs="Times New Roman"/>
        </w:rPr>
        <w:t xml:space="preserve"> Unexpectedly, </w:t>
      </w:r>
      <w:r w:rsidR="003F62CF">
        <w:rPr>
          <w:rFonts w:ascii="Times New Roman" w:eastAsia="Times New Roman" w:hAnsi="Times New Roman" w:cs="Times New Roman"/>
        </w:rPr>
        <w:t xml:space="preserve">I found that native legumes on average, actually, associate with more rhizobial species than invasive legumes. Given these data, it is possible that this supports the hypothesis that all microbes exist globally at low levels, providing invasive specialist legumes with their preferred rhizobial symbionts upon arrival to a new ecosystem. However, further data will be analyzed and added to this study to determine </w:t>
      </w:r>
      <w:r w:rsidR="00D21380">
        <w:rPr>
          <w:rFonts w:ascii="Times New Roman" w:eastAsia="Times New Roman" w:hAnsi="Times New Roman" w:cs="Times New Roman"/>
        </w:rPr>
        <w:t xml:space="preserve">the true global patterns. </w:t>
      </w:r>
      <w:r w:rsidR="00D21380">
        <w:rPr>
          <w:rFonts w:ascii="Times New Roman" w:eastAsia="Times New Roman" w:hAnsi="Times New Roman" w:cs="Times New Roman"/>
        </w:rPr>
        <w:br w:type="page"/>
      </w:r>
    </w:p>
    <w:p w14:paraId="45246E36" w14:textId="5995DCF4" w:rsidR="00BA735F" w:rsidRDefault="67B6E2D6" w:rsidP="67B6E2D6">
      <w:pPr>
        <w:spacing w:line="480" w:lineRule="auto"/>
        <w:rPr>
          <w:rFonts w:ascii="Times New Roman" w:eastAsia="Times New Roman" w:hAnsi="Times New Roman" w:cs="Times New Roman"/>
          <w:b/>
          <w:bCs/>
        </w:rPr>
      </w:pPr>
      <w:r w:rsidRPr="67B6E2D6">
        <w:rPr>
          <w:rFonts w:ascii="Times New Roman" w:eastAsia="Times New Roman" w:hAnsi="Times New Roman" w:cs="Times New Roman"/>
          <w:b/>
          <w:bCs/>
        </w:rPr>
        <w:lastRenderedPageBreak/>
        <w:t>Introduction</w:t>
      </w:r>
    </w:p>
    <w:p w14:paraId="6D7A8847" w14:textId="66DD0848" w:rsidR="00FD78C3" w:rsidRDefault="00847BC4" w:rsidP="67B6E2D6">
      <w:pPr>
        <w:spacing w:line="480" w:lineRule="auto"/>
        <w:ind w:firstLine="720"/>
        <w:rPr>
          <w:rFonts w:ascii="Times New Roman" w:eastAsia="Times New Roman" w:hAnsi="Times New Roman" w:cs="Times New Roman"/>
        </w:rPr>
      </w:pPr>
      <w:r w:rsidRPr="67B6E2D6">
        <w:rPr>
          <w:rFonts w:ascii="Times New Roman" w:eastAsia="Times New Roman" w:hAnsi="Times New Roman" w:cs="Times New Roman"/>
        </w:rPr>
        <w:t xml:space="preserve">There are an estimated 480,000 alien species that have been introduced to ecosystems world-wide </w:t>
      </w:r>
      <w:r w:rsidRPr="6D7A8847">
        <w:fldChar w:fldCharType="begin" w:fldLock="1"/>
      </w:r>
      <w:r w:rsidR="00870FBE">
        <w:rPr>
          <w:rFonts w:ascii="Times New Roman" w:hAnsi="Times New Roman" w:cs="Times New Roman"/>
        </w:rPr>
        <w:instrText>ADDIN CSL_CITATION {"citationItems":[{"id":"ITEM-1","itemData":{"DOI":"10.1016/S0167-8809(00)00178-X","ISSN":"01678809","abstract":"Over 120,000 non-native species of plants, animals and microbes have invaded the United States, United Kingdom, Australia, South Africa, India, and Brazil, and many have caused major economic losses in agriculture and forestry as well as negatively impacting ecological integrity. Some introduced species, like corn (Zea mays L.), wheat (Triticum spp.), rice (Oryza sativa L.), plantation forests, domestic chicken (Gallus spp.), cattle (Bos taurus), and others, are beneficial and provide more than 98% of the world's food supply. Precise economic costs associated with some of the most ecologically damaging alien species are not available. Cats (Felis cattus) and pigs (Sus scrofa), for example, are responsible for the extinction of various animal species, however, it is impossible to assign monetary values to species forced to extinction. The estimate is that non-native species invasions in the six nations are causing more than US$ 314 billion per year in damages. © 2001 Elsevier Science B.V.","author":[{"dropping-particle":"","family":"Pimentel","given":"David","non-dropping-particle":"","parse-names":false,"suffix":""},{"dropping-particle":"","family":"McNair","given":"S.","non-dropping-particle":"","parse-names":false,"suffix":""},{"dropping-particle":"","family":"Janecka","given":"J.","non-dropping-particle":"","parse-names":false,"suffix":""},{"dropping-particle":"","family":"Wightman","given":"J.","non-dropping-particle":"","parse-names":false,"suffix":""},{"dropping-particle":"","family":"Simmonds","given":"C.","non-dropping-particle":"","parse-names":false,"suffix":""},{"dropping-particle":"","family":"O’Connell","given":"C.","non-dropping-particle":"","parse-names":false,"suffix":""},{"dropping-particle":"","family":"Wong","given":"E.","non-dropping-particle":"","parse-names":false,"suffix":""},{"dropping-particle":"","family":"Russel","given":"L.","non-dropping-particle":"","parse-names":false,"suffix":""},{"dropping-particle":"","family":"Zern","given":"J.","non-dropping-particle":"","parse-names":false,"suffix":""},{"dropping-particle":"","family":"Aquino","given":"T.","non-dropping-particle":"","parse-names":false,"suffix":""},{"dropping-particle":"","family":"Tsomondo","given":"T.","non-dropping-particle":"","parse-names":false,"suffix":""}],"container-title":"Agriculture, Ecosystems and Environment","id":"ITEM-1","issue":"1","issued":{"date-parts":[["2001"]]},"page":"1-20","title":"Economic and environmental threats of alien plant, animal, and microbe invasions","type":"article-journal","volume":"84"},"uris":["http://www.mendeley.com/documents/?uuid=102275f9-de64-47f5-9514-93a21e04987f","http://www.mendeley.com/documents/?uuid=e8d42a9a-5568-4d78-8de2-f28b2365c634"]}],"mendeley":{"formattedCitation":"(Pimentel et al., 2001)","plainTextFormattedCitation":"(Pimentel et al., 2001)","previouslyFormattedCitation":"(Pimentel et al., 2001)"},"properties":{"noteIndex":0},"schema":"https://github.com/citation-style-language/schema/raw/master/csl-citation.json"}</w:instrText>
      </w:r>
      <w:r w:rsidRPr="6D7A8847">
        <w:rPr>
          <w:rFonts w:ascii="Times New Roman" w:hAnsi="Times New Roman" w:cs="Times New Roman"/>
        </w:rPr>
        <w:fldChar w:fldCharType="separate"/>
      </w:r>
      <w:r w:rsidRPr="00847BC4">
        <w:rPr>
          <w:rFonts w:ascii="Times New Roman" w:hAnsi="Times New Roman" w:cs="Times New Roman"/>
          <w:noProof/>
        </w:rPr>
        <w:t>(Pimentel et al., 2001)</w:t>
      </w:r>
      <w:r w:rsidRPr="6D7A8847">
        <w:fldChar w:fldCharType="end"/>
      </w:r>
      <w:r w:rsidRPr="67B6E2D6">
        <w:rPr>
          <w:rFonts w:ascii="Times New Roman" w:eastAsia="Times New Roman" w:hAnsi="Times New Roman" w:cs="Times New Roman"/>
        </w:rPr>
        <w:t>. These alien species can be defined as either introduced</w:t>
      </w:r>
      <w:r w:rsidR="005926D1" w:rsidRPr="67B6E2D6">
        <w:rPr>
          <w:rFonts w:ascii="Times New Roman" w:eastAsia="Times New Roman" w:hAnsi="Times New Roman" w:cs="Times New Roman"/>
        </w:rPr>
        <w:t xml:space="preserve"> or invasive, where introduced refers to species not originally from a given area and invasive refers to introduced species that have a negative impact on the natural or cultivated ecosystem </w:t>
      </w:r>
      <w:r w:rsidR="005926D1" w:rsidRPr="6D7A8847">
        <w:fldChar w:fldCharType="begin" w:fldLock="1"/>
      </w:r>
      <w:r w:rsidR="00870FBE">
        <w:rPr>
          <w:rFonts w:ascii="Times New Roman" w:hAnsi="Times New Roman" w:cs="Times New Roman"/>
        </w:rPr>
        <w:instrText>ADDIN CSL_CITATION {"citationItems":[{"id":"ITEM-1","itemData":{"DOI":"10.12688/f1000research.15414.1","ISSN":"20461402","abstract":"Invasive species pose considerable harm to native ecosystems and biodiversity and frustrate and at times fascinate the invasive species management and scientific communities. Of the numerous non-native species established around the world, only a minority of them are invasive and noxious, whereas the majority are either benign or in fact beneficial. Agriculture in North America, for example, would look dramatically different if only native plants were grown as food crops and without the services of the European honey bee as a pollinator. Yet the minority of species that are invasive negatively alter ecosystems and reduce the services they provide, costing governments, industries, and private citizens billions of dollars annually. In this review, I briefly review the consequences of invasive species and the importance of remaining vigilant in the battle against them. I then focus on their management in an increasingly connected global community.","author":[{"dropping-particle":"","family":"Tobin","given":"Patrick C.","non-dropping-particle":"","parse-names":false,"suffix":""}],"container-title":"F1000Research","id":"ITEM-1","issued":{"date-parts":[["2018"]]},"page":"1-8","title":"Managing invasive species","type":"article-journal","volume":"7"},"uris":["http://www.mendeley.com/documents/?uuid=8fb8a37a-88b0-449f-b4f5-8be397961491","http://www.mendeley.com/documents/?uuid=5d7f4eb5-5327-4170-ac19-646a89ea55ab"]}],"mendeley":{"formattedCitation":"(Tobin, 2018)","plainTextFormattedCitation":"(Tobin, 2018)","previouslyFormattedCitation":"(Tobin, 2018)"},"properties":{"noteIndex":0},"schema":"https://github.com/citation-style-language/schema/raw/master/csl-citation.json"}</w:instrText>
      </w:r>
      <w:r w:rsidR="005926D1" w:rsidRPr="6D7A8847">
        <w:rPr>
          <w:rFonts w:ascii="Times New Roman" w:hAnsi="Times New Roman" w:cs="Times New Roman"/>
        </w:rPr>
        <w:fldChar w:fldCharType="separate"/>
      </w:r>
      <w:r w:rsidR="005926D1" w:rsidRPr="005926D1">
        <w:rPr>
          <w:rFonts w:ascii="Times New Roman" w:hAnsi="Times New Roman" w:cs="Times New Roman"/>
          <w:noProof/>
        </w:rPr>
        <w:t>(Tobin, 2018)</w:t>
      </w:r>
      <w:r w:rsidR="005926D1" w:rsidRPr="6D7A8847">
        <w:fldChar w:fldCharType="end"/>
      </w:r>
      <w:r w:rsidR="005926D1" w:rsidRPr="67B6E2D6">
        <w:rPr>
          <w:rFonts w:ascii="Times New Roman" w:eastAsia="Times New Roman" w:hAnsi="Times New Roman" w:cs="Times New Roman"/>
        </w:rPr>
        <w:t>. Invasive species</w:t>
      </w:r>
      <w:r w:rsidR="00FD78C3" w:rsidRPr="67B6E2D6">
        <w:rPr>
          <w:rFonts w:ascii="Times New Roman" w:eastAsia="Times New Roman" w:hAnsi="Times New Roman" w:cs="Times New Roman"/>
        </w:rPr>
        <w:t xml:space="preserve"> have wide-spread negative impacts on both ecosystems and economies. Recognized as one</w:t>
      </w:r>
      <w:r w:rsidR="005926D1" w:rsidRPr="67B6E2D6">
        <w:rPr>
          <w:rFonts w:ascii="Times New Roman" w:eastAsia="Times New Roman" w:hAnsi="Times New Roman" w:cs="Times New Roman"/>
        </w:rPr>
        <w:t xml:space="preserve"> of the greatest threats to biodiversity and general stability of ecosystems world-wide</w:t>
      </w:r>
      <w:r w:rsidR="00FD78C3" w:rsidRPr="67B6E2D6">
        <w:rPr>
          <w:rFonts w:ascii="Times New Roman" w:eastAsia="Times New Roman" w:hAnsi="Times New Roman" w:cs="Times New Roman"/>
        </w:rPr>
        <w:t>, invasive species</w:t>
      </w:r>
      <w:r w:rsidR="005926D1" w:rsidRPr="67B6E2D6">
        <w:rPr>
          <w:rFonts w:ascii="Times New Roman" w:eastAsia="Times New Roman" w:hAnsi="Times New Roman" w:cs="Times New Roman"/>
        </w:rPr>
        <w:t xml:space="preserve"> threaten native species through competition, predation, or changes to the physical ecosystem </w:t>
      </w:r>
      <w:r w:rsidR="005926D1" w:rsidRPr="6D7A8847">
        <w:fldChar w:fldCharType="begin" w:fldLock="1"/>
      </w:r>
      <w:r w:rsidR="00870FBE">
        <w:rPr>
          <w:rFonts w:ascii="Times New Roman" w:hAnsi="Times New Roman" w:cs="Times New Roman"/>
        </w:rPr>
        <w:instrText>ADDIN CSL_CITATION {"citationItems":[{"id":"ITEM-1","itemData":{"DOI":"10.1016/S0167-8809(00)00178-X","ISSN":"01678809","abstract":"Over 120,000 non-native species of plants, animals and microbes have invaded the United States, United Kingdom, Australia, South Africa, India, and Brazil, and many have caused major economic losses in agriculture and forestry as well as negatively impacting ecological integrity. Some introduced species, like corn (Zea mays L.), wheat (Triticum spp.), rice (Oryza sativa L.), plantation forests, domestic chicken (Gallus spp.), cattle (Bos taurus), and others, are beneficial and provide more than 98% of the world's food supply. Precise economic costs associated with some of the most ecologically damaging alien species are not available. Cats (Felis cattus) and pigs (Sus scrofa), for example, are responsible for the extinction of various animal species, however, it is impossible to assign monetary values to species forced to extinction. The estimate is that non-native species invasions in the six nations are causing more than US$ 314 billion per year in damages. © 2001 Elsevier Science B.V.","author":[{"dropping-particle":"","family":"Pimentel","given":"David","non-dropping-particle":"","parse-names":false,"suffix":""},{"dropping-particle":"","family":"McNair","given":"S.","non-dropping-particle":"","parse-names":false,"suffix":""},{"dropping-particle":"","family":"Janecka","given":"J.","non-dropping-particle":"","parse-names":false,"suffix":""},{"dropping-particle":"","family":"Wightman","given":"J.","non-dropping-particle":"","parse-names":false,"suffix":""},{"dropping-particle":"","family":"Simmonds","given":"C.","non-dropping-particle":"","parse-names":false,"suffix":""},{"dropping-particle":"","family":"O’Connell","given":"C.","non-dropping-particle":"","parse-names":false,"suffix":""},{"dropping-particle":"","family":"Wong","given":"E.","non-dropping-particle":"","parse-names":false,"suffix":""},{"dropping-particle":"","family":"Russel","given":"L.","non-dropping-particle":"","parse-names":false,"suffix":""},{"dropping-particle":"","family":"Zern","given":"J.","non-dropping-particle":"","parse-names":false,"suffix":""},{"dropping-particle":"","family":"Aquino","given":"T.","non-dropping-particle":"","parse-names":false,"suffix":""},{"dropping-particle":"","family":"Tsomondo","given":"T.","non-dropping-particle":"","parse-names":false,"suffix":""}],"container-title":"Agriculture, Ecosystems and Environment","id":"ITEM-1","issue":"1","issued":{"date-parts":[["2001"]]},"page":"1-20","title":"Economic and environmental threats of alien plant, animal, and microbe invasions","type":"article-journal","volume":"84"},"uris":["http://www.mendeley.com/documents/?uuid=e8d42a9a-5568-4d78-8de2-f28b2365c634","http://www.mendeley.com/documents/?uuid=102275f9-de64-47f5-9514-93a21e04987f"]}],"mendeley":{"formattedCitation":"(Pimentel et al., 2001)","plainTextFormattedCitation":"(Pimentel et al., 2001)","previouslyFormattedCitation":"(Pimentel et al., 2001)"},"properties":{"noteIndex":0},"schema":"https://github.com/citation-style-language/schema/raw/master/csl-citation.json"}</w:instrText>
      </w:r>
      <w:r w:rsidR="005926D1" w:rsidRPr="6D7A8847">
        <w:rPr>
          <w:rFonts w:ascii="Times New Roman" w:hAnsi="Times New Roman" w:cs="Times New Roman"/>
        </w:rPr>
        <w:fldChar w:fldCharType="separate"/>
      </w:r>
      <w:r w:rsidR="005926D1" w:rsidRPr="005926D1">
        <w:rPr>
          <w:rFonts w:ascii="Times New Roman" w:hAnsi="Times New Roman" w:cs="Times New Roman"/>
          <w:noProof/>
        </w:rPr>
        <w:t>(Pimentel et al., 2001)</w:t>
      </w:r>
      <w:r w:rsidR="005926D1" w:rsidRPr="6D7A8847">
        <w:fldChar w:fldCharType="end"/>
      </w:r>
      <w:r w:rsidR="00FD78C3" w:rsidRPr="67B6E2D6">
        <w:rPr>
          <w:rFonts w:ascii="Times New Roman" w:eastAsia="Times New Roman" w:hAnsi="Times New Roman" w:cs="Times New Roman"/>
        </w:rPr>
        <w:t xml:space="preserve"> and have </w:t>
      </w:r>
      <w:r w:rsidR="005926D1" w:rsidRPr="67B6E2D6">
        <w:rPr>
          <w:rFonts w:ascii="Times New Roman" w:eastAsia="Times New Roman" w:hAnsi="Times New Roman" w:cs="Times New Roman"/>
        </w:rPr>
        <w:t>been cited as the second greatest cause of extinction of species on the International Union of Conservation of Nature Red List of Threatened Species</w:t>
      </w:r>
      <w:r w:rsidR="006F7D87">
        <w:rPr>
          <w:rFonts w:ascii="Times New Roman" w:eastAsia="Times New Roman" w:hAnsi="Times New Roman" w:cs="Times New Roman"/>
        </w:rPr>
        <w:t>,</w:t>
      </w:r>
      <w:r w:rsidR="005926D1" w:rsidRPr="67B6E2D6">
        <w:rPr>
          <w:rFonts w:ascii="Times New Roman" w:eastAsia="Times New Roman" w:hAnsi="Times New Roman" w:cs="Times New Roman"/>
        </w:rPr>
        <w:t xml:space="preserve"> second only to exploitatio</w:t>
      </w:r>
      <w:r w:rsidR="00FD78C3" w:rsidRPr="67B6E2D6">
        <w:rPr>
          <w:rFonts w:ascii="Times New Roman" w:eastAsia="Times New Roman" w:hAnsi="Times New Roman" w:cs="Times New Roman"/>
        </w:rPr>
        <w:t xml:space="preserve">n </w:t>
      </w:r>
      <w:r w:rsidR="005926D1" w:rsidRPr="6D7A8847">
        <w:fldChar w:fldCharType="begin" w:fldLock="1"/>
      </w:r>
      <w:r w:rsidR="00870FBE">
        <w:rPr>
          <w:rFonts w:ascii="Times New Roman" w:hAnsi="Times New Roman" w:cs="Times New Roman"/>
        </w:rPr>
        <w:instrText>ADDIN CSL_CITATION {"citationItems":[{"id":"ITEM-1","itemData":{"DOI":"10.1098/rsbl.2015.0623","ISSN":"1744957X","PMID":"26888913","abstract":"We assessed the prevalence of alien species as a driver of recent extinctions in five major taxa (plants, amphibians, reptiles, birds and mammals), using data from the IUCN Red List. Our results show that alien species are the second most common threat associated with species that have gone completely extinct from these taxa since AD 1500. Aliens are the most common threat associated with extinctions in three of the five taxa analysed, and for vertebrate extinctions overall.","author":[{"dropping-particle":"","family":"Bellard","given":"Céline","non-dropping-particle":"","parse-names":false,"suffix":""},{"dropping-particle":"","family":"Cassey","given":"Phillip","non-dropping-particle":"","parse-names":false,"suffix":""},{"dropping-particle":"","family":"Blackburn","given":"Tim M.","non-dropping-particle":"","parse-names":false,"suffix":""}],"container-title":"Biology Letters","id":"ITEM-1","issue":"4","issued":{"date-parts":[["2016"]]},"title":"Alien species as a driver of recent extinctions","type":"article-journal","volume":"12"},"uris":["http://www.mendeley.com/documents/?uuid=0bdeedd5-f9f9-42a2-b433-88d8c0f860ff","http://www.mendeley.com/documents/?uuid=5a0ce3ec-18ad-47d9-96d5-85577557aa15"]}],"mendeley":{"formattedCitation":"(Bellard, Cassey, &amp; Blackburn, 2016)","plainTextFormattedCitation":"(Bellard, Cassey, &amp; Blackburn, 2016)","previouslyFormattedCitation":"(Bellard, Cassey, &amp; Blackburn, 2016)"},"properties":{"noteIndex":0},"schema":"https://github.com/citation-style-language/schema/raw/master/csl-citation.json"}</w:instrText>
      </w:r>
      <w:r w:rsidR="005926D1" w:rsidRPr="6D7A8847">
        <w:rPr>
          <w:rFonts w:ascii="Times New Roman" w:hAnsi="Times New Roman" w:cs="Times New Roman"/>
        </w:rPr>
        <w:fldChar w:fldCharType="separate"/>
      </w:r>
      <w:r w:rsidR="005926D1" w:rsidRPr="005926D1">
        <w:rPr>
          <w:rFonts w:ascii="Times New Roman" w:hAnsi="Times New Roman" w:cs="Times New Roman"/>
          <w:noProof/>
        </w:rPr>
        <w:t>(Bellard, Cassey, &amp; Blackburn, 2016)</w:t>
      </w:r>
      <w:r w:rsidR="005926D1" w:rsidRPr="6D7A8847">
        <w:fldChar w:fldCharType="end"/>
      </w:r>
      <w:r w:rsidR="00000951" w:rsidRPr="67B6E2D6">
        <w:rPr>
          <w:rFonts w:ascii="Times New Roman" w:eastAsia="Times New Roman" w:hAnsi="Times New Roman" w:cs="Times New Roman"/>
        </w:rPr>
        <w:t xml:space="preserve">. </w:t>
      </w:r>
      <w:r w:rsidR="00506E51">
        <w:rPr>
          <w:rFonts w:ascii="Times New Roman" w:eastAsia="Times New Roman" w:hAnsi="Times New Roman" w:cs="Times New Roman"/>
        </w:rPr>
        <w:t>Ecologically</w:t>
      </w:r>
      <w:r w:rsidR="00FD78C3" w:rsidRPr="67B6E2D6">
        <w:rPr>
          <w:rFonts w:ascii="Times New Roman" w:eastAsia="Times New Roman" w:hAnsi="Times New Roman" w:cs="Times New Roman"/>
        </w:rPr>
        <w:t xml:space="preserve">, it has been reported that even just a single invading species in a given environment can cause up to a 16.6% reduction in species richness </w:t>
      </w:r>
      <w:r w:rsidR="00FD78C3" w:rsidRPr="6D7A8847">
        <w:fldChar w:fldCharType="begin" w:fldLock="1"/>
      </w:r>
      <w:r w:rsidR="00870FBE">
        <w:rPr>
          <w:rFonts w:ascii="Times New Roman" w:hAnsi="Times New Roman" w:cs="Times New Roman"/>
        </w:rPr>
        <w:instrText>ADDIN CSL_CITATION {"citationItems":[{"id":"ITEM-1","itemData":{"author":[{"dropping-particle":"","family":"Mollot","given":"G","non-dropping-particle":"","parse-names":false,"suffix":""},{"dropping-particle":"","family":"Pantel","given":"J.H","non-dropping-particle":"","parse-names":false,"suffix":""},{"dropping-particle":"","family":"Romanuk","given":"T.N","non-dropping-particle":"","parse-names":false,"suffix":""}],"container-title":"Networks of Invasion: A Synthesis of Concepts","id":"ITEM-1","issued":{"date-parts":[["2017"]]},"page":"61-83","title":"The Effects of Invasive Species on the Decline on Species Richness: A Global Meta-Analysis","type":"chapter"},"uris":["http://www.mendeley.com/documents/?uuid=265e14e5-dec7-4df8-8eb9-361b0027fa15","http://www.mendeley.com/documents/?uuid=86fcbfd1-65f2-4d0d-9d71-d11123861ecc"]}],"mendeley":{"formattedCitation":"(Mollot, Pantel, &amp; Romanuk, 2017)","plainTextFormattedCitation":"(Mollot, Pantel, &amp; Romanuk, 2017)","previouslyFormattedCitation":"(Mollot, Pantel, &amp; Romanuk, 2017)"},"properties":{"noteIndex":0},"schema":"https://github.com/citation-style-language/schema/raw/master/csl-citation.json"}</w:instrText>
      </w:r>
      <w:r w:rsidR="00FD78C3" w:rsidRPr="6D7A8847">
        <w:rPr>
          <w:rFonts w:ascii="Times New Roman" w:hAnsi="Times New Roman" w:cs="Times New Roman"/>
        </w:rPr>
        <w:fldChar w:fldCharType="separate"/>
      </w:r>
      <w:r w:rsidR="00FD78C3" w:rsidRPr="00FD78C3">
        <w:rPr>
          <w:rFonts w:ascii="Times New Roman" w:hAnsi="Times New Roman" w:cs="Times New Roman"/>
          <w:noProof/>
        </w:rPr>
        <w:t>(Mollot, Pantel, &amp; Romanuk, 2017)</w:t>
      </w:r>
      <w:r w:rsidR="00FD78C3" w:rsidRPr="6D7A8847">
        <w:fldChar w:fldCharType="end"/>
      </w:r>
      <w:r w:rsidR="00FD78C3" w:rsidRPr="67B6E2D6">
        <w:rPr>
          <w:rFonts w:ascii="Times New Roman" w:eastAsia="Times New Roman" w:hAnsi="Times New Roman" w:cs="Times New Roman"/>
        </w:rPr>
        <w:t xml:space="preserve">. Economically, invasive species in just six nations cause more than US$ 314 billion per year in damages </w:t>
      </w:r>
      <w:r w:rsidR="00FD78C3" w:rsidRPr="6D7A8847">
        <w:fldChar w:fldCharType="begin" w:fldLock="1"/>
      </w:r>
      <w:r w:rsidR="00870FBE">
        <w:rPr>
          <w:rFonts w:ascii="Times New Roman" w:hAnsi="Times New Roman" w:cs="Times New Roman"/>
        </w:rPr>
        <w:instrText>ADDIN CSL_CITATION {"citationItems":[{"id":"ITEM-1","itemData":{"DOI":"10.1016/S0167-8809(00)00178-X","ISSN":"01678809","abstract":"Over 120,000 non-native species of plants, animals and microbes have invaded the United States, United Kingdom, Australia, South Africa, India, and Brazil, and many have caused major economic losses in agriculture and forestry as well as negatively impacting ecological integrity. Some introduced species, like corn (Zea mays L.), wheat (Triticum spp.), rice (Oryza sativa L.), plantation forests, domestic chicken (Gallus spp.), cattle (Bos taurus), and others, are beneficial and provide more than 98% of the world's food supply. Precise economic costs associated with some of the most ecologically damaging alien species are not available. Cats (Felis cattus) and pigs (Sus scrofa), for example, are responsible for the extinction of various animal species, however, it is impossible to assign monetary values to species forced to extinction. The estimate is that non-native species invasions in the six nations are causing more than US$ 314 billion per year in damages. © 2001 Elsevier Science B.V.","author":[{"dropping-particle":"","family":"Pimentel","given":"David","non-dropping-particle":"","parse-names":false,"suffix":""},{"dropping-particle":"","family":"McNair","given":"S.","non-dropping-particle":"","parse-names":false,"suffix":""},{"dropping-particle":"","family":"Janecka","given":"J.","non-dropping-particle":"","parse-names":false,"suffix":""},{"dropping-particle":"","family":"Wightman","given":"J.","non-dropping-particle":"","parse-names":false,"suffix":""},{"dropping-particle":"","family":"Simmonds","given":"C.","non-dropping-particle":"","parse-names":false,"suffix":""},{"dropping-particle":"","family":"O’Connell","given":"C.","non-dropping-particle":"","parse-names":false,"suffix":""},{"dropping-particle":"","family":"Wong","given":"E.","non-dropping-particle":"","parse-names":false,"suffix":""},{"dropping-particle":"","family":"Russel","given":"L.","non-dropping-particle":"","parse-names":false,"suffix":""},{"dropping-particle":"","family":"Zern","given":"J.","non-dropping-particle":"","parse-names":false,"suffix":""},{"dropping-particle":"","family":"Aquino","given":"T.","non-dropping-particle":"","parse-names":false,"suffix":""},{"dropping-particle":"","family":"Tsomondo","given":"T.","non-dropping-particle":"","parse-names":false,"suffix":""}],"container-title":"Agriculture, Ecosystems and Environment","id":"ITEM-1","issue":"1","issued":{"date-parts":[["2001"]]},"page":"1-20","title":"Economic and environmental threats of alien plant, animal, and microbe invasions","type":"article-journal","volume":"84"},"uris":["http://www.mendeley.com/documents/?uuid=e8d42a9a-5568-4d78-8de2-f28b2365c634","http://www.mendeley.com/documents/?uuid=102275f9-de64-47f5-9514-93a21e04987f"]}],"mendeley":{"formattedCitation":"(Pimentel et al., 2001)","plainTextFormattedCitation":"(Pimentel et al., 2001)","previouslyFormattedCitation":"(Pimentel et al., 2001)"},"properties":{"noteIndex":0},"schema":"https://github.com/citation-style-language/schema/raw/master/csl-citation.json"}</w:instrText>
      </w:r>
      <w:r w:rsidR="00FD78C3" w:rsidRPr="6D7A8847">
        <w:rPr>
          <w:rFonts w:ascii="Times New Roman" w:hAnsi="Times New Roman" w:cs="Times New Roman"/>
        </w:rPr>
        <w:fldChar w:fldCharType="separate"/>
      </w:r>
      <w:r w:rsidR="00FD78C3" w:rsidRPr="00FD78C3">
        <w:rPr>
          <w:rFonts w:ascii="Times New Roman" w:hAnsi="Times New Roman" w:cs="Times New Roman"/>
          <w:noProof/>
        </w:rPr>
        <w:t>(Pimentel et al., 2001)</w:t>
      </w:r>
      <w:r w:rsidR="00FD78C3" w:rsidRPr="6D7A8847">
        <w:fldChar w:fldCharType="end"/>
      </w:r>
      <w:r w:rsidR="00870FBE">
        <w:t>.</w:t>
      </w:r>
      <w:r w:rsidR="00870FBE">
        <w:rPr>
          <w:rFonts w:ascii="Times New Roman" w:eastAsia="Times New Roman" w:hAnsi="Times New Roman" w:cs="Times New Roman"/>
        </w:rPr>
        <w:t xml:space="preserve"> </w:t>
      </w:r>
    </w:p>
    <w:p w14:paraId="769F71E0" w14:textId="4FC58271" w:rsidR="00FD78C3" w:rsidRDefault="67B6E2D6" w:rsidP="67B6E2D6">
      <w:pPr>
        <w:spacing w:line="480" w:lineRule="auto"/>
        <w:ind w:firstLine="720"/>
        <w:rPr>
          <w:rFonts w:ascii="Times New Roman" w:eastAsia="Times New Roman" w:hAnsi="Times New Roman" w:cs="Times New Roman"/>
        </w:rPr>
      </w:pPr>
      <w:r w:rsidRPr="67B6E2D6">
        <w:rPr>
          <w:rFonts w:ascii="Times New Roman" w:eastAsia="Times New Roman" w:hAnsi="Times New Roman" w:cs="Times New Roman"/>
        </w:rPr>
        <w:t xml:space="preserve">One main question in the field of invasive species is how </w:t>
      </w:r>
      <w:r w:rsidR="00506E51">
        <w:rPr>
          <w:rFonts w:ascii="Times New Roman" w:eastAsia="Times New Roman" w:hAnsi="Times New Roman" w:cs="Times New Roman"/>
        </w:rPr>
        <w:t>they</w:t>
      </w:r>
      <w:r w:rsidRPr="67B6E2D6">
        <w:rPr>
          <w:rFonts w:ascii="Times New Roman" w:eastAsia="Times New Roman" w:hAnsi="Times New Roman" w:cs="Times New Roman"/>
        </w:rPr>
        <w:t xml:space="preserve"> are successful in their non-native environments. </w:t>
      </w:r>
      <w:r w:rsidR="006B7ADC">
        <w:rPr>
          <w:rFonts w:ascii="Times New Roman" w:eastAsia="Times New Roman" w:hAnsi="Times New Roman" w:cs="Times New Roman"/>
        </w:rPr>
        <w:t>G</w:t>
      </w:r>
      <w:r w:rsidR="00870FBE">
        <w:rPr>
          <w:rFonts w:ascii="Times New Roman" w:eastAsia="Times New Roman" w:hAnsi="Times New Roman" w:cs="Times New Roman"/>
        </w:rPr>
        <w:t>eneralist</w:t>
      </w:r>
      <w:r w:rsidR="006B7ADC">
        <w:rPr>
          <w:rFonts w:ascii="Times New Roman" w:eastAsia="Times New Roman" w:hAnsi="Times New Roman" w:cs="Times New Roman"/>
        </w:rPr>
        <w:t xml:space="preserve"> species—</w:t>
      </w:r>
      <w:r w:rsidR="00870FBE">
        <w:rPr>
          <w:rFonts w:ascii="Times New Roman" w:eastAsia="Times New Roman" w:hAnsi="Times New Roman" w:cs="Times New Roman"/>
        </w:rPr>
        <w:t>characterized by large ecological niches through ecological tolerance, geographic ranges, and higher survival potential</w:t>
      </w:r>
      <w:r w:rsidR="006B7ADC">
        <w:rPr>
          <w:rFonts w:ascii="Times New Roman" w:eastAsia="Times New Roman" w:hAnsi="Times New Roman" w:cs="Times New Roman"/>
        </w:rPr>
        <w:t>—</w:t>
      </w:r>
      <w:r w:rsidR="00870FBE">
        <w:rPr>
          <w:rFonts w:ascii="Times New Roman" w:eastAsia="Times New Roman" w:hAnsi="Times New Roman" w:cs="Times New Roman"/>
        </w:rPr>
        <w:t>are more successful invaders than specialists</w:t>
      </w:r>
      <w:r w:rsidR="006B7ADC">
        <w:rPr>
          <w:rFonts w:ascii="Times New Roman" w:eastAsia="Times New Roman" w:hAnsi="Times New Roman" w:cs="Times New Roman"/>
        </w:rPr>
        <w:t xml:space="preserve"> species</w:t>
      </w:r>
      <w:r w:rsidR="00870FBE">
        <w:rPr>
          <w:rFonts w:ascii="Times New Roman" w:eastAsia="Times New Roman" w:hAnsi="Times New Roman" w:cs="Times New Roman"/>
        </w:rPr>
        <w:t xml:space="preserve"> </w:t>
      </w:r>
      <w:r w:rsidR="00870FBE">
        <w:rPr>
          <w:rFonts w:ascii="Times New Roman" w:eastAsia="Times New Roman" w:hAnsi="Times New Roman" w:cs="Times New Roman"/>
        </w:rPr>
        <w:fldChar w:fldCharType="begin" w:fldLock="1"/>
      </w:r>
      <w:r w:rsidR="00506E51">
        <w:rPr>
          <w:rFonts w:ascii="Times New Roman" w:eastAsia="Times New Roman" w:hAnsi="Times New Roman" w:cs="Times New Roman"/>
        </w:rPr>
        <w:instrText>ADDIN CSL_CITATION {"citationItems":[{"id":"ITEM-1","itemData":{"DOI":"10.1007/s12052-012-0410-5","ISSN":"19366434","abstract":"Invasive species are a major threat to modern ecosystems and cause billions of dollars in economic damage annually. The long-term impacts of species invasions are difficult to assess on ecological timescales available to biologists, but the fossil record provides analogues that allow investigation of the long-term impacts of species invasions. Two case studies of ancient invasions, the Late Devonian Biodiversity Crisis (~375 million years ago) and the Late Ordovician Richmondian Invasion (~446 million years ago), provide insight into the effect of invasive species on extinction, speciation, and ecosystem structuring. During both intervals, invasive species are characterized by broad ecological tolerances, broad geographic ranges, and higher-than-average survival potential through the crisis interval. Among the native species, narrowly adapted ecological specialists are more likely to become extinct, while broadly-adapted generalist species persisted through the invasion interval by modifying aspects of their ecological niche through niche evolution. In addition, formation of new species practically stopped during the invasion intervals due to reduced opportunities for geographic isolation and speciation. The results of these impacts produced post-invasion biotas with less diversity, greater biotic homogenization between regions, and a lack of new species forming. Conservation efforts to eradicate invasive species may help mitigate these outcomes in the current biodiversity crisis.","author":[{"dropping-particle":"","family":"Stigall","given":"Alycia L.","non-dropping-particle":"","parse-names":false,"suffix":""}],"container-title":"Evolution: Education and Outreach","id":"ITEM-1","issue":"4","issued":{"date-parts":[["2012"]]},"page":"526-533","title":"Invasive Species and Evolution","type":"article-journal","volume":"5"},"uris":["http://www.mendeley.com/documents/?uuid=549b31ae-c121-4737-ae61-7776cb41a5b2"]}],"mendeley":{"formattedCitation":"(Stigall, 2012)","plainTextFormattedCitation":"(Stigall, 2012)","previouslyFormattedCitation":"(Stigall, 2012)"},"properties":{"noteIndex":0},"schema":"https://github.com/citation-style-language/schema/raw/master/csl-citation.json"}</w:instrText>
      </w:r>
      <w:r w:rsidR="00870FBE">
        <w:rPr>
          <w:rFonts w:ascii="Times New Roman" w:eastAsia="Times New Roman" w:hAnsi="Times New Roman" w:cs="Times New Roman"/>
        </w:rPr>
        <w:fldChar w:fldCharType="separate"/>
      </w:r>
      <w:r w:rsidR="00870FBE" w:rsidRPr="00870FBE">
        <w:rPr>
          <w:rFonts w:ascii="Times New Roman" w:eastAsia="Times New Roman" w:hAnsi="Times New Roman" w:cs="Times New Roman"/>
          <w:noProof/>
        </w:rPr>
        <w:t>(Stigall, 2012)</w:t>
      </w:r>
      <w:r w:rsidR="00870FBE">
        <w:rPr>
          <w:rFonts w:ascii="Times New Roman" w:eastAsia="Times New Roman" w:hAnsi="Times New Roman" w:cs="Times New Roman"/>
        </w:rPr>
        <w:fldChar w:fldCharType="end"/>
      </w:r>
      <w:r w:rsidR="006B7ADC">
        <w:rPr>
          <w:rFonts w:ascii="Times New Roman" w:eastAsia="Times New Roman" w:hAnsi="Times New Roman" w:cs="Times New Roman"/>
        </w:rPr>
        <w:t>.</w:t>
      </w:r>
      <w:r w:rsidR="00506E51">
        <w:rPr>
          <w:rFonts w:ascii="Times New Roman" w:eastAsia="Times New Roman" w:hAnsi="Times New Roman" w:cs="Times New Roman"/>
        </w:rPr>
        <w:t xml:space="preserve"> Although, this alone does not account for all instances of species invasion.</w:t>
      </w:r>
    </w:p>
    <w:p w14:paraId="26995EE3" w14:textId="2BF84B7D" w:rsidR="00EC1768" w:rsidRPr="00506E51" w:rsidRDefault="67B6E2D6" w:rsidP="00506E51">
      <w:pPr>
        <w:spacing w:line="480" w:lineRule="auto"/>
        <w:ind w:firstLine="720"/>
        <w:rPr>
          <w:rFonts w:ascii="Times New Roman" w:eastAsia="Times New Roman" w:hAnsi="Times New Roman" w:cs="Times New Roman"/>
          <w:b/>
          <w:bCs/>
        </w:rPr>
      </w:pPr>
      <w:r w:rsidRPr="67B6E2D6">
        <w:rPr>
          <w:rFonts w:ascii="Times New Roman" w:eastAsia="Times New Roman" w:hAnsi="Times New Roman" w:cs="Times New Roman"/>
        </w:rPr>
        <w:t>Microbial symbiosis, though, is a leading hypothesis for why invasive species are successful. There is a growing body of literature that supports the principle that microbial symbiosis increases the competitive success of invasive species</w:t>
      </w:r>
      <w:r w:rsidR="00506E51">
        <w:rPr>
          <w:rFonts w:ascii="Times New Roman" w:eastAsia="Times New Roman" w:hAnsi="Times New Roman" w:cs="Times New Roman"/>
        </w:rPr>
        <w:t xml:space="preserve"> </w:t>
      </w:r>
      <w:r w:rsidR="00506E51">
        <w:rPr>
          <w:rFonts w:ascii="Times New Roman" w:eastAsia="Times New Roman" w:hAnsi="Times New Roman" w:cs="Times New Roman"/>
        </w:rPr>
        <w:fldChar w:fldCharType="begin" w:fldLock="1"/>
      </w:r>
      <w:r w:rsidR="002C72DF">
        <w:rPr>
          <w:rFonts w:ascii="Times New Roman" w:eastAsia="Times New Roman" w:hAnsi="Times New Roman" w:cs="Times New Roman"/>
        </w:rPr>
        <w:instrText>ADDIN CSL_CITATION {"citationItems":[{"id":"ITEM-1","itemData":{"DOI":"10.3389/fmicb.2015.00095","ISSN":"1664302X","abstract":"A growing body of literature supports microbial symbiosis as a foundational principle for the competitive success of invasive plant species. Further exploration of the relationships between invasive species and their associated microbiomes, as well as the interactions with the microbiomes of native species, can lead to key new insights into invasive success and potentially new and effective control approaches. In this manuscript, we review microbial relationships with plants, outline steps necessary to develop invasive species control strategies that are based on those relationships, and use the invasive plant species Phragmites australis (common reed) as an example of how development of microbial-based control strategies can be enhanced using a collective impact approach. The proposed science agenda, developed by the Collaborative for Microbial Symbiosis and Phragmites Management, contains a foundation of sequential steps and mutually-reinforcing tasks to guide the development of microbial-based control strategies for Phragmites and other invasive species. Just as the science of plant-microbial symbiosis can be transferred for use in other invasive species, so too can the model of collective impact be applied to other avenues of research and management.","author":[{"dropping-particle":"","family":"Kowalski","given":"Kurt P.","non-dropping-particle":"","parse-names":false,"suffix":""},{"dropping-particle":"","family":"Bacon","given":"Charles","non-dropping-particle":"","parse-names":false,"suffix":""},{"dropping-particle":"","family":"Bickford","given":"Wesley","non-dropping-particle":"","parse-names":false,"suffix":""},{"dropping-particle":"","family":"Braun","given":"Heather","non-dropping-particle":"","parse-names":false,"suffix":""},{"dropping-particle":"","family":"Clay","given":"Keith","non-dropping-particle":"","parse-names":false,"suffix":""},{"dropping-particle":"","family":"Leduc-Lapierre","given":"Michèle","non-dropping-particle":"","parse-names":false,"suffix":""},{"dropping-particle":"","family":"Lillard","given":"Elizabeth","non-dropping-particle":"","parse-names":false,"suffix":""},{"dropping-particle":"","family":"McCormick","given":"Melissa K.","non-dropping-particle":"","parse-names":false,"suffix":""},{"dropping-particle":"","family":"Nelson","given":"Eric","non-dropping-particle":"","parse-names":false,"suffix":""},{"dropping-particle":"","family":"Torres","given":"Monica","non-dropping-particle":"","parse-names":false,"suffix":""},{"dropping-particle":"","family":"White","given":"James","non-dropping-particle":"","parse-names":false,"suffix":""},{"dropping-particle":"","family":"Wilcox","given":"Douglas A.","non-dropping-particle":"","parse-names":false,"suffix":""}],"container-title":"Frontiers in Microbiology","id":"ITEM-1","issue":"FEB","issued":{"date-parts":[["2015"]]},"page":"1-14","title":"Advancing the science of microbial symbiosis to support invasive species management: A case study on Phragmites in the Great Lakes","type":"article-journal","volume":"6"},"uris":["http://www.mendeley.com/documents/?uuid=e57001d8-39db-4339-a7e1-efd1d0c59bba"]}],"mendeley":{"formattedCitation":"(Kowalski et al., 2015)","plainTextFormattedCitation":"(Kowalski et al., 2015)","previouslyFormattedCitation":"(Kowalski et al., 2015)"},"properties":{"noteIndex":0},"schema":"https://github.com/citation-style-language/schema/raw/master/csl-citation.json"}</w:instrText>
      </w:r>
      <w:r w:rsidR="00506E51">
        <w:rPr>
          <w:rFonts w:ascii="Times New Roman" w:eastAsia="Times New Roman" w:hAnsi="Times New Roman" w:cs="Times New Roman"/>
        </w:rPr>
        <w:fldChar w:fldCharType="separate"/>
      </w:r>
      <w:r w:rsidR="00506E51" w:rsidRPr="00506E51">
        <w:rPr>
          <w:rFonts w:ascii="Times New Roman" w:eastAsia="Times New Roman" w:hAnsi="Times New Roman" w:cs="Times New Roman"/>
          <w:noProof/>
        </w:rPr>
        <w:t>(Kowalski et al., 2015)</w:t>
      </w:r>
      <w:r w:rsidR="00506E51">
        <w:rPr>
          <w:rFonts w:ascii="Times New Roman" w:eastAsia="Times New Roman" w:hAnsi="Times New Roman" w:cs="Times New Roman"/>
        </w:rPr>
        <w:fldChar w:fldCharType="end"/>
      </w:r>
      <w:r w:rsidR="00506E51">
        <w:rPr>
          <w:rFonts w:ascii="Times New Roman" w:eastAsia="Times New Roman" w:hAnsi="Times New Roman" w:cs="Times New Roman"/>
        </w:rPr>
        <w:t xml:space="preserve">. </w:t>
      </w:r>
      <w:r w:rsidR="6D7A8847" w:rsidRPr="67B6E2D6">
        <w:rPr>
          <w:rFonts w:ascii="Times New Roman" w:eastAsia="Times New Roman" w:hAnsi="Times New Roman" w:cs="Times New Roman"/>
          <w:noProof/>
        </w:rPr>
        <w:t xml:space="preserve">The </w:t>
      </w:r>
      <w:r w:rsidR="6D7A8847" w:rsidRPr="67B6E2D6">
        <w:rPr>
          <w:rFonts w:ascii="Times New Roman" w:eastAsia="Times New Roman" w:hAnsi="Times New Roman" w:cs="Times New Roman"/>
          <w:noProof/>
        </w:rPr>
        <w:lastRenderedPageBreak/>
        <w:t>literature supports that the success (</w:t>
      </w:r>
      <w:r w:rsidR="00506E51">
        <w:rPr>
          <w:rFonts w:ascii="Times New Roman" w:eastAsia="Times New Roman" w:hAnsi="Times New Roman" w:cs="Times New Roman"/>
          <w:noProof/>
        </w:rPr>
        <w:t xml:space="preserve">e.g. </w:t>
      </w:r>
      <w:r w:rsidR="6D7A8847" w:rsidRPr="67B6E2D6">
        <w:rPr>
          <w:rFonts w:ascii="Times New Roman" w:eastAsia="Times New Roman" w:hAnsi="Times New Roman" w:cs="Times New Roman"/>
          <w:noProof/>
        </w:rPr>
        <w:t xml:space="preserve">health, productivity, adaptive capacities) of all organisms can be attributed in various ways to microbial communities </w:t>
      </w:r>
      <w:r w:rsidR="00F4640B" w:rsidRPr="6D7A8847">
        <w:fldChar w:fldCharType="begin" w:fldLock="1"/>
      </w:r>
      <w:r w:rsidR="00870FBE">
        <w:rPr>
          <w:rFonts w:ascii="Times New Roman" w:hAnsi="Times New Roman" w:cs="Times New Roman"/>
        </w:rPr>
        <w:instrText>ADDIN CSL_CITATION {"citationItems":[{"id":"ITEM-1","itemData":{"DOI":"10.1146/annurev-arplant-050312-120106","ISSN":"1543-5008","abstract":"Plants host distinct bacterial communities on and inside various plant organs, of which those associated with roots and the leaf surface are best characterized. The phylogenetic composition of these communities is defined by relatively few bacterial phyla, including Actinobacteria, Bacteroidetes, Firmicutes, and Proteobacteria. A synthesis of available data suggests a two-step selection process by which the bacterial microbiota of roots is differentiated from the surrounding soil biome. Rhizodeposition appears to fuel an initial substrate-driven community shift in the rhizosphere, which converges with host genotype-dependent fine-tuning of microbiota profiles in the selection of root endophyte assemblages. Substrate-driven selection also underlies the establishment of phyllosphere communities but takes place solely at the immediate leaf surface. Both the leaf and root microbiota contain bacteria that provide indirect pathogen protection, but root microbiota members appear to serve additional host functions through the acquisition of nutrients from soil for plant growth. Thus, the plant microbiota emerges as a fundamental trait that includes mutualism enabled through diverse biochemical mechanisms, as revealed by studies on plant growth-promoting and plant health-promoting bacteria.","author":[{"dropping-particle":"","family":"Bulgarelli","given":"Davide","non-dropping-particle":"","parse-names":false,"suffix":""},{"dropping-particle":"","family":"Schlaeppi","given":"Klaus","non-dropping-particle":"","parse-names":false,"suffix":""},{"dropping-particle":"","family":"Spaepen","given":"Stijn","non-dropping-particle":"","parse-names":false,"suffix":""},{"dropping-particle":"","family":"Themaat","given":"Emiel Ver Loren","non-dropping-particle":"van","parse-names":false,"suffix":""},{"dropping-particle":"","family":"Schulze-Lefert","given":"Paul","non-dropping-particle":"","parse-names":false,"suffix":""}],"container-title":"Annual Review of Plant Biology","id":"ITEM-1","issue":"1","issued":{"date-parts":[["2013"]]},"page":"807-838","title":"Structure and Functions of the Bacterial Microbiota of Plants","type":"article-journal","volume":"64"},"uris":["http://www.mendeley.com/documents/?uuid=4e80b208-7b1e-4b08-a74c-b0617f284c6f","http://www.mendeley.com/documents/?uuid=744b5b2e-1d6d-4d12-876d-e1c5cc0ee55c"]},{"id":"ITEM-2","itemData":{"DOI":"10.1007/10","ISBN":"0724-6145 (Print)\\r0724-6145 (Linking)","ISSN":"1616-8542","PMID":"20549468","author":[{"dropping-particle":"","family":"Berg","given":"Gabriele","non-dropping-particle":"","parse-names":false,"suffix":""},{"dropping-particle":"","family":"Grube","given":"Martin","non-dropping-particle":"","parse-names":false,"suffix":""},{"dropping-particle":"","family":"Schloter","given":"Michael","non-dropping-particle":"","parse-names":false,"suffix":""},{"dropping-particle":"","family":"Smalla","given":"Komelia","non-dropping-particle":"","parse-names":false,"suffix":""}],"container-title":"Frontiers in Microbiology","id":"ITEM-2","issue":"491","issued":{"date-parts":[["2014"]]},"title":"The plant microbiome and its importance for human health","type":"article-journal","volume":"5"},"uris":["http://www.mendeley.com/documents/?uuid=eecc66fb-7ed9-4e47-a64c-e9c91e202c76","http://www.mendeley.com/documents/?uuid=f4eae6ba-7bd3-45bf-b52b-2d5972d2e2b0"]}],"mendeley":{"formattedCitation":"(Berg, Grube, Schloter, &amp; Smalla, 2014; Bulgarelli, Schlaeppi, Spaepen, van Themaat, &amp; Schulze-Lefert, 2013)","plainTextFormattedCitation":"(Berg, Grube, Schloter, &amp; Smalla, 2014; Bulgarelli, Schlaeppi, Spaepen, van Themaat, &amp; Schulze-Lefert, 2013)","previouslyFormattedCitation":"(Berg, Grube, Schloter, &amp; Smalla, 2014; Bulgarelli, Schlaeppi, Spaepen, van Themaat, &amp; Schulze-Lefert, 2013)"},"properties":{"noteIndex":0},"schema":"https://github.com/citation-style-language/schema/raw/master/csl-citation.json"}</w:instrText>
      </w:r>
      <w:r w:rsidR="00F4640B" w:rsidRPr="6D7A8847">
        <w:rPr>
          <w:rFonts w:ascii="Times New Roman" w:hAnsi="Times New Roman" w:cs="Times New Roman"/>
        </w:rPr>
        <w:fldChar w:fldCharType="separate"/>
      </w:r>
      <w:r w:rsidR="00F4640B" w:rsidRPr="00F4640B">
        <w:rPr>
          <w:rFonts w:ascii="Times New Roman" w:hAnsi="Times New Roman" w:cs="Times New Roman"/>
          <w:noProof/>
        </w:rPr>
        <w:t>(Berg, Grube, Schloter, &amp; Smalla, 2014; Bulgarelli, Schlaeppi, Spaepen, van Themaat, &amp; Schulze-Lefert, 2013)</w:t>
      </w:r>
      <w:r w:rsidR="00F4640B" w:rsidRPr="6D7A8847">
        <w:fldChar w:fldCharType="end"/>
      </w:r>
      <w:r w:rsidR="6D7A8847" w:rsidRPr="67B6E2D6">
        <w:rPr>
          <w:rFonts w:ascii="Times New Roman" w:eastAsia="Times New Roman" w:hAnsi="Times New Roman" w:cs="Times New Roman"/>
        </w:rPr>
        <w:t xml:space="preserve">. Species that have symbiotic relationships with microbial communities, then could have a unique capability to invade, as they can overcome environmental and biotic barriers to invasion. </w:t>
      </w:r>
    </w:p>
    <w:p w14:paraId="44438585" w14:textId="747547D3" w:rsidR="00EC1768" w:rsidRDefault="67B6E2D6" w:rsidP="67B6E2D6">
      <w:pPr>
        <w:spacing w:line="480" w:lineRule="auto"/>
        <w:ind w:firstLine="720"/>
        <w:rPr>
          <w:rFonts w:ascii="Times New Roman" w:eastAsia="Times New Roman" w:hAnsi="Times New Roman" w:cs="Times New Roman"/>
        </w:rPr>
      </w:pPr>
      <w:r w:rsidRPr="67B6E2D6">
        <w:rPr>
          <w:rFonts w:ascii="Times New Roman" w:eastAsia="Times New Roman" w:hAnsi="Times New Roman" w:cs="Times New Roman"/>
        </w:rPr>
        <w:t>Most legumes</w:t>
      </w:r>
      <w:r w:rsidR="006F7D87">
        <w:rPr>
          <w:rFonts w:ascii="Times New Roman" w:eastAsia="Times New Roman" w:hAnsi="Times New Roman" w:cs="Times New Roman"/>
        </w:rPr>
        <w:t>—plants in the Fabaceae (bean and pea) family—</w:t>
      </w:r>
      <w:r w:rsidRPr="67B6E2D6">
        <w:rPr>
          <w:rFonts w:ascii="Times New Roman" w:eastAsia="Times New Roman" w:hAnsi="Times New Roman" w:cs="Times New Roman"/>
        </w:rPr>
        <w:t xml:space="preserve">have the unique capability to form symbiotic relationships with nitrogen-fixing bacteria called rhizobia. </w:t>
      </w:r>
      <w:r w:rsidR="00BB65B4">
        <w:rPr>
          <w:rFonts w:ascii="Times New Roman" w:eastAsia="Times New Roman" w:hAnsi="Times New Roman" w:cs="Times New Roman"/>
        </w:rPr>
        <w:t>Symbiotic rhizobia are horizontally (infectiously) transferred, therefore transmitted through the soil to their host</w:t>
      </w:r>
      <w:r w:rsidR="006F7D87">
        <w:rPr>
          <w:rFonts w:ascii="Times New Roman" w:eastAsia="Times New Roman" w:hAnsi="Times New Roman" w:cs="Times New Roman"/>
        </w:rPr>
        <w:t xml:space="preserve"> legumes</w:t>
      </w:r>
      <w:r w:rsidR="00BB65B4">
        <w:rPr>
          <w:rFonts w:ascii="Times New Roman" w:eastAsia="Times New Roman" w:hAnsi="Times New Roman" w:cs="Times New Roman"/>
        </w:rPr>
        <w:t xml:space="preserve">. </w:t>
      </w:r>
      <w:r w:rsidRPr="67B6E2D6">
        <w:rPr>
          <w:rFonts w:ascii="Times New Roman" w:eastAsia="Times New Roman" w:hAnsi="Times New Roman" w:cs="Times New Roman"/>
        </w:rPr>
        <w:t>These rhizobia</w:t>
      </w:r>
      <w:r w:rsidR="002C72DF">
        <w:rPr>
          <w:rFonts w:ascii="Times New Roman" w:eastAsia="Times New Roman" w:hAnsi="Times New Roman" w:cs="Times New Roman"/>
        </w:rPr>
        <w:t xml:space="preserve"> infect and </w:t>
      </w:r>
      <w:r w:rsidRPr="67B6E2D6">
        <w:rPr>
          <w:rFonts w:ascii="Times New Roman" w:eastAsia="Times New Roman" w:hAnsi="Times New Roman" w:cs="Times New Roman"/>
        </w:rPr>
        <w:t>form nodules on the plant roots</w:t>
      </w:r>
      <w:r w:rsidR="002C72DF">
        <w:rPr>
          <w:rFonts w:ascii="Times New Roman" w:eastAsia="Times New Roman" w:hAnsi="Times New Roman" w:cs="Times New Roman"/>
        </w:rPr>
        <w:t>,</w:t>
      </w:r>
      <w:r w:rsidRPr="67B6E2D6">
        <w:rPr>
          <w:rFonts w:ascii="Times New Roman" w:eastAsia="Times New Roman" w:hAnsi="Times New Roman" w:cs="Times New Roman"/>
        </w:rPr>
        <w:t xml:space="preserve"> </w:t>
      </w:r>
      <w:r w:rsidR="002C72DF">
        <w:rPr>
          <w:rFonts w:ascii="Times New Roman" w:eastAsia="Times New Roman" w:hAnsi="Times New Roman" w:cs="Times New Roman"/>
        </w:rPr>
        <w:t xml:space="preserve">endo-symbiotically </w:t>
      </w:r>
      <w:r w:rsidRPr="67B6E2D6">
        <w:rPr>
          <w:rFonts w:ascii="Times New Roman" w:eastAsia="Times New Roman" w:hAnsi="Times New Roman" w:cs="Times New Roman"/>
        </w:rPr>
        <w:t>fix</w:t>
      </w:r>
      <w:r w:rsidR="002C72DF">
        <w:rPr>
          <w:rFonts w:ascii="Times New Roman" w:eastAsia="Times New Roman" w:hAnsi="Times New Roman" w:cs="Times New Roman"/>
        </w:rPr>
        <w:t>ing</w:t>
      </w:r>
      <w:r w:rsidRPr="67B6E2D6">
        <w:rPr>
          <w:rFonts w:ascii="Times New Roman" w:eastAsia="Times New Roman" w:hAnsi="Times New Roman" w:cs="Times New Roman"/>
        </w:rPr>
        <w:t xml:space="preserve"> nitrogen from the soil into a usable form for the plant in return for carbon that the plant provides </w:t>
      </w:r>
      <w:r w:rsidR="006F7D87">
        <w:rPr>
          <w:rFonts w:ascii="Times New Roman" w:eastAsia="Times New Roman" w:hAnsi="Times New Roman" w:cs="Times New Roman"/>
        </w:rPr>
        <w:t xml:space="preserve">to </w:t>
      </w:r>
      <w:r w:rsidRPr="67B6E2D6">
        <w:rPr>
          <w:rFonts w:ascii="Times New Roman" w:eastAsia="Times New Roman" w:hAnsi="Times New Roman" w:cs="Times New Roman"/>
        </w:rPr>
        <w:t>the rhizobia</w:t>
      </w:r>
      <w:r w:rsidR="00BB65B4">
        <w:rPr>
          <w:rFonts w:ascii="Times New Roman" w:eastAsia="Times New Roman" w:hAnsi="Times New Roman" w:cs="Times New Roman"/>
        </w:rPr>
        <w:t xml:space="preserve"> </w:t>
      </w:r>
      <w:r w:rsidR="002C72DF">
        <w:rPr>
          <w:rFonts w:ascii="Times New Roman" w:eastAsia="Times New Roman" w:hAnsi="Times New Roman" w:cs="Times New Roman"/>
        </w:rPr>
        <w:fldChar w:fldCharType="begin" w:fldLock="1"/>
      </w:r>
      <w:r w:rsidR="00BB65B4">
        <w:rPr>
          <w:rFonts w:ascii="Times New Roman" w:eastAsia="Times New Roman" w:hAnsi="Times New Roman" w:cs="Times New Roman"/>
        </w:rPr>
        <w:instrText>ADDIN CSL_CITATION {"citationItems":[{"id":"ITEM-1","itemData":{"DOI":"10.1111/j.1469-8137.2007.02015.x","ISSN":"0028646X","abstract":"Legumes evolved about 60 million years ago (Ma), and nodulation 58 Ma. Nonnodulation remains common in Caesalpinioideae, with smaller numbers in Mimosoideae and Papilionoideae. The first type of infection by bacteria may have been at junctions where lateral roots emerged, followed by formation of infection threads to confine bacteria and convey them to some cells in the developing nodule, where they were generally released into symbiosomes. Infection threads were a prerequisite for root-hair infection, a process better controlled by the host, leading to a higher degree of specificity between symbionts. An alternative process, dating from the same time and persisting in about 25% of legumes, did not involve infection threads, bacteria entering a few host cells, surrounded by an undefined matrix. These cells divided repeatedly to give uniform infected tissue, with bacteria released into symbiosomes. Such legumes may have less stringent control of nodulation processes, and are found mainly in tropical and warm temperate areas. In each type of nodule, meristems may or may not be retained, leading to indeterminate or determinate forms. Nodule morphology and structure are host-determined, but the effectiveness of nitrogen fixation is largely controlled by the bacterial symbionts, which vary greatly in genotypic and phenotypic characters. © The Author (2007). Journal compilation © New Phytologist (2007).","author":[{"dropping-particle":"","family":"Sprent","given":"Janet I.","non-dropping-particle":"","parse-names":false,"suffix":""}],"container-title":"New Phytologist","id":"ITEM-1","issue":"1","issued":{"date-parts":[["2007"]]},"page":"11-25","title":"Evolving ideas of legume evolution and diversity: A taxonomic perspective on the occurrence of nodulation: Tansley review","type":"article-journal","volume":"174"},"uris":["http://www.mendeley.com/documents/?uuid=aa1eabc8-32a3-4d2c-8945-14cc4233bf62"]}],"mendeley":{"formattedCitation":"(Sprent, 2007)","plainTextFormattedCitation":"(Sprent, 2007)","previouslyFormattedCitation":"(Sprent, 2007)"},"properties":{"noteIndex":0},"schema":"https://github.com/citation-style-language/schema/raw/master/csl-citation.json"}</w:instrText>
      </w:r>
      <w:r w:rsidR="002C72DF">
        <w:rPr>
          <w:rFonts w:ascii="Times New Roman" w:eastAsia="Times New Roman" w:hAnsi="Times New Roman" w:cs="Times New Roman"/>
        </w:rPr>
        <w:fldChar w:fldCharType="separate"/>
      </w:r>
      <w:r w:rsidR="002C72DF" w:rsidRPr="002C72DF">
        <w:rPr>
          <w:rFonts w:ascii="Times New Roman" w:eastAsia="Times New Roman" w:hAnsi="Times New Roman" w:cs="Times New Roman"/>
          <w:noProof/>
        </w:rPr>
        <w:t>(Sprent, 2007)</w:t>
      </w:r>
      <w:r w:rsidR="002C72DF">
        <w:rPr>
          <w:rFonts w:ascii="Times New Roman" w:eastAsia="Times New Roman" w:hAnsi="Times New Roman" w:cs="Times New Roman"/>
        </w:rPr>
        <w:fldChar w:fldCharType="end"/>
      </w:r>
      <w:r w:rsidR="00506E51">
        <w:rPr>
          <w:rFonts w:ascii="Times New Roman" w:eastAsia="Times New Roman" w:hAnsi="Times New Roman" w:cs="Times New Roman"/>
        </w:rPr>
        <w:t xml:space="preserve">. </w:t>
      </w:r>
      <w:r w:rsidRPr="67B6E2D6">
        <w:rPr>
          <w:rFonts w:ascii="Times New Roman" w:eastAsia="Times New Roman" w:hAnsi="Times New Roman" w:cs="Times New Roman"/>
        </w:rPr>
        <w:t xml:space="preserve">In addition to having many species </w:t>
      </w:r>
      <w:r w:rsidR="006F7D87">
        <w:rPr>
          <w:rFonts w:ascii="Times New Roman" w:eastAsia="Times New Roman" w:hAnsi="Times New Roman" w:cs="Times New Roman"/>
        </w:rPr>
        <w:t>of</w:t>
      </w:r>
      <w:r w:rsidRPr="67B6E2D6">
        <w:rPr>
          <w:rFonts w:ascii="Times New Roman" w:eastAsia="Times New Roman" w:hAnsi="Times New Roman" w:cs="Times New Roman"/>
        </w:rPr>
        <w:t xml:space="preserve"> </w:t>
      </w:r>
      <w:r w:rsidR="002C72DF">
        <w:rPr>
          <w:rFonts w:ascii="Times New Roman" w:eastAsia="Times New Roman" w:hAnsi="Times New Roman" w:cs="Times New Roman"/>
        </w:rPr>
        <w:t xml:space="preserve">legumes </w:t>
      </w:r>
      <w:r w:rsidRPr="67B6E2D6">
        <w:rPr>
          <w:rFonts w:ascii="Times New Roman" w:eastAsia="Times New Roman" w:hAnsi="Times New Roman" w:cs="Times New Roman"/>
        </w:rPr>
        <w:t>that are widely cultivated, the Fabaceae family are also prolific invaders world-wide</w:t>
      </w:r>
      <w:r w:rsidR="006F7D87">
        <w:rPr>
          <w:rFonts w:ascii="Times New Roman" w:eastAsia="Times New Roman" w:hAnsi="Times New Roman" w:cs="Times New Roman"/>
        </w:rPr>
        <w:t xml:space="preserve"> </w:t>
      </w:r>
      <w:r w:rsidR="00BB65B4">
        <w:rPr>
          <w:rFonts w:ascii="Times New Roman" w:eastAsia="Times New Roman" w:hAnsi="Times New Roman" w:cs="Times New Roman"/>
        </w:rPr>
        <w:fldChar w:fldCharType="begin" w:fldLock="1"/>
      </w:r>
      <w:r w:rsidR="00240CDB">
        <w:rPr>
          <w:rFonts w:ascii="Times New Roman" w:eastAsia="Times New Roman" w:hAnsi="Times New Roman" w:cs="Times New Roman"/>
        </w:rPr>
        <w:instrText>ADDIN CSL_CITATION {"citationItems":[{"id":"ITEM-1","itemData":{"DOI":"10.12705/622.12","ISSN":"00400262","abstract":"While many plant species are considered threatened under anthropogenic pressure, it remains uncertain how rapidly we are losing plant species diversity. To fill this gap, we propose a Global Legume Diversity Assessment (GLDA) as the first step of a global plant diversity assessment. Here we describe the concept of GLDA and its feasibility by reviewing relevant approaches and data availability. We conclude that Fabaceae is a good proxy for overall angiosperm diversity in many habitats and that much relevant data for GLDA are available. As indicators of states, we propose comparison of species richness with phylogenetic and functional diversity to obtain an integrated picture of diversity. As indicators of trends, species loss rate and extinction risks should be assessed. Specimen records and plot data provide key resources for assessing legume diversity at a global scale, and distribution modeling based on these records provide key methods for assessing states and trends of legume diversity. GLDA has started in Asia, and we call for a truly global legume diversity assessment by wider geographic collaborations among various scientists.","author":[{"dropping-particle":"","family":"Yahara","given":"Tetsukazu","non-dropping-particle":"","parse-names":false,"suffix":""},{"dropping-particle":"","family":"Javadi","given":"Firouzeh","non-dropping-particle":"","parse-names":false,"suffix":""},{"dropping-particle":"","family":"Onoda","given":"Yusuke","non-dropping-particle":"","parse-names":false,"suffix":""},{"dropping-particle":"","family":"Queiroz","given":"Luciano Paganucci","non-dropping-particle":"de","parse-names":false,"suffix":""},{"dropping-particle":"","family":"Faith","given":"Daniel P.","non-dropping-particle":"","parse-names":false,"suffix":""},{"dropping-particle":"","family":"Prado","given":"Darién E.","non-dropping-particle":"","parse-names":false,"suffix":""},{"dropping-particle":"","family":"Akasaka","given":"Munemitsu","non-dropping-particle":"","parse-names":false,"suffix":""},{"dropping-particle":"","family":"Kadoya","given":"Taku","non-dropping-particle":"","parse-names":false,"suffix":""},{"dropping-particle":"","family":"Ishihama","given":"Fumiko","non-dropping-particle":"","parse-names":false,"suffix":""},{"dropping-particle":"","family":"Davies","given":"Stuart","non-dropping-particle":"","parse-names":false,"suffix":""},{"dropping-particle":"","family":"Slik","given":"J. W.Ferry","non-dropping-particle":"","parse-names":false,"suffix":""},{"dropping-particle":"","family":"Yi","given":"Tingshuang","non-dropping-particle":"","parse-names":false,"suffix":""},{"dropping-particle":"","family":"Ma","given":"Keping","non-dropping-particle":"","parse-names":false,"suffix":""},{"dropping-particle":"","family":"Bin","given":"Chen","non-dropping-particle":"","parse-names":false,"suffix":""},{"dropping-particle":"","family":"Darnaedi","given":"Dedy","non-dropping-particle":"","parse-names":false,"suffix":""},{"dropping-particle":"","family":"Pennington","given":"R. Toby","non-dropping-particle":"","parse-names":false,"suffix":""},{"dropping-particle":"","family":"Tuda","given":"Midori","non-dropping-particle":"","parse-names":false,"suffix":""},{"dropping-particle":"","family":"Shimada","given":"Masakazu","non-dropping-particle":"","parse-names":false,"suffix":""},{"dropping-particle":"","family":"Ito","given":"Motomi","non-dropping-particle":"","parse-names":false,"suffix":""},{"dropping-particle":"","family":"Egan","given":"Ashley N.","non-dropping-particle":"","parse-names":false,"suffix":""},{"dropping-particle":"","family":"Buerki","given":"Sven","non-dropping-particle":"","parse-names":false,"suffix":""},{"dropping-particle":"","family":"Raes","given":"Niels","non-dropping-particle":"","parse-names":false,"suffix":""},{"dropping-particle":"","family":"Kajita","given":"Tadashi","non-dropping-particle":"","parse-names":false,"suffix":""},{"dropping-particle":"","family":"Vatanparast","given":"Mohammad","non-dropping-particle":"","parse-names":false,"suffix":""},{"dropping-particle":"","family":"Mimura","given":"Makiko","non-dropping-particle":"","parse-names":false,"suffix":""},{"dropping-particle":"","family":"Tachida","given":"Hidenori","non-dropping-particle":"","parse-names":false,"suffix":""},{"dropping-particle":"","family":"Iwasa","given":"Yoh","non-dropping-particle":"","parse-names":false,"suffix":""},{"dropping-particle":"","family":"Smith","given":"Gideon F.","non-dropping-particle":"","parse-names":false,"suffix":""},{"dropping-particle":"","family":"Victor","given":"Janine E.","non-dropping-particle":"","parse-names":false,"suffix":""},{"dropping-particle":"","family":"Nkonki","given":"Tandiwe","non-dropping-particle":"","parse-names":false,"suffix":""}],"container-title":"Taxon","id":"ITEM-1","issue":"2","issued":{"date-parts":[["2013"]]},"page":"249-266","title":"Global legume diversity assessment: Concepts, key indicators, and strategies","type":"article-journal","volume":"62"},"uris":["http://www.mendeley.com/documents/?uuid=b7af1baa-83f4-4b02-b157-0b43de6fdc25"]}],"mendeley":{"formattedCitation":"(Yahara et al., 2013)","plainTextFormattedCitation":"(Yahara et al., 2013)","previouslyFormattedCitation":"(Yahara et al., 2013)"},"properties":{"noteIndex":0},"schema":"https://github.com/citation-style-language/schema/raw/master/csl-citation.json"}</w:instrText>
      </w:r>
      <w:r w:rsidR="00BB65B4">
        <w:rPr>
          <w:rFonts w:ascii="Times New Roman" w:eastAsia="Times New Roman" w:hAnsi="Times New Roman" w:cs="Times New Roman"/>
        </w:rPr>
        <w:fldChar w:fldCharType="separate"/>
      </w:r>
      <w:r w:rsidR="00BB65B4" w:rsidRPr="00BB65B4">
        <w:rPr>
          <w:rFonts w:ascii="Times New Roman" w:eastAsia="Times New Roman" w:hAnsi="Times New Roman" w:cs="Times New Roman"/>
          <w:noProof/>
        </w:rPr>
        <w:t>(Yahara et al., 2013)</w:t>
      </w:r>
      <w:r w:rsidR="00BB65B4">
        <w:rPr>
          <w:rFonts w:ascii="Times New Roman" w:eastAsia="Times New Roman" w:hAnsi="Times New Roman" w:cs="Times New Roman"/>
        </w:rPr>
        <w:fldChar w:fldCharType="end"/>
      </w:r>
      <w:r w:rsidR="00BB65B4">
        <w:rPr>
          <w:rFonts w:ascii="Times New Roman" w:eastAsia="Times New Roman" w:hAnsi="Times New Roman" w:cs="Times New Roman"/>
        </w:rPr>
        <w:t xml:space="preserve">. </w:t>
      </w:r>
      <w:r w:rsidRPr="67B6E2D6">
        <w:rPr>
          <w:rFonts w:ascii="Times New Roman" w:eastAsia="Times New Roman" w:hAnsi="Times New Roman" w:cs="Times New Roman"/>
        </w:rPr>
        <w:t xml:space="preserve">The unique invasive success of the Fabaceae family and the relationship that many legumes form with rhizobia </w:t>
      </w:r>
      <w:r w:rsidR="00BB65B4">
        <w:rPr>
          <w:rFonts w:ascii="Times New Roman" w:eastAsia="Times New Roman" w:hAnsi="Times New Roman" w:cs="Times New Roman"/>
        </w:rPr>
        <w:t xml:space="preserve">through infection </w:t>
      </w:r>
      <w:r w:rsidRPr="67B6E2D6">
        <w:rPr>
          <w:rFonts w:ascii="Times New Roman" w:eastAsia="Times New Roman" w:hAnsi="Times New Roman" w:cs="Times New Roman"/>
        </w:rPr>
        <w:t xml:space="preserve">provide us with a model </w:t>
      </w:r>
      <w:r w:rsidR="006F7D87">
        <w:rPr>
          <w:rFonts w:ascii="Times New Roman" w:eastAsia="Times New Roman" w:hAnsi="Times New Roman" w:cs="Times New Roman"/>
        </w:rPr>
        <w:t>family</w:t>
      </w:r>
      <w:r w:rsidRPr="67B6E2D6">
        <w:rPr>
          <w:rFonts w:ascii="Times New Roman" w:eastAsia="Times New Roman" w:hAnsi="Times New Roman" w:cs="Times New Roman"/>
        </w:rPr>
        <w:t xml:space="preserve"> for invasive species success in relation to microbial symbionts.</w:t>
      </w:r>
    </w:p>
    <w:p w14:paraId="342E6DD4" w14:textId="57FBE888" w:rsidR="00EC1768" w:rsidRDefault="67B6E2D6" w:rsidP="67B6E2D6">
      <w:pPr>
        <w:spacing w:line="480" w:lineRule="auto"/>
        <w:ind w:firstLine="720"/>
        <w:rPr>
          <w:rFonts w:ascii="Times New Roman" w:eastAsia="Times New Roman" w:hAnsi="Times New Roman" w:cs="Times New Roman"/>
        </w:rPr>
      </w:pPr>
      <w:r w:rsidRPr="67B6E2D6">
        <w:rPr>
          <w:rFonts w:ascii="Times New Roman" w:eastAsia="Times New Roman" w:hAnsi="Times New Roman" w:cs="Times New Roman"/>
        </w:rPr>
        <w:t xml:space="preserve">In this study, I analyzed 225 studies that assessed non-cultivated legumes world-wide from 1984 – 2014. I addressed one main </w:t>
      </w:r>
      <w:r w:rsidR="00A71F81">
        <w:rPr>
          <w:rFonts w:ascii="Times New Roman" w:eastAsia="Times New Roman" w:hAnsi="Times New Roman" w:cs="Times New Roman"/>
        </w:rPr>
        <w:t xml:space="preserve">question: </w:t>
      </w:r>
      <w:r w:rsidRPr="67B6E2D6">
        <w:rPr>
          <w:rFonts w:ascii="Times New Roman" w:eastAsia="Times New Roman" w:hAnsi="Times New Roman" w:cs="Times New Roman"/>
        </w:rPr>
        <w:t xml:space="preserve">Are invasive legumes generalists or specialists when it comes to their rhizobial symbionts? I hypothesized that invasive legumes would </w:t>
      </w:r>
      <w:r w:rsidR="006F7D87">
        <w:rPr>
          <w:rFonts w:ascii="Times New Roman" w:eastAsia="Times New Roman" w:hAnsi="Times New Roman" w:cs="Times New Roman"/>
        </w:rPr>
        <w:t xml:space="preserve">more often be </w:t>
      </w:r>
      <w:r w:rsidRPr="67B6E2D6">
        <w:rPr>
          <w:rFonts w:ascii="Times New Roman" w:eastAsia="Times New Roman" w:hAnsi="Times New Roman" w:cs="Times New Roman"/>
        </w:rPr>
        <w:t xml:space="preserve">generalists in </w:t>
      </w:r>
      <w:r w:rsidR="006F7D87">
        <w:rPr>
          <w:rFonts w:ascii="Times New Roman" w:eastAsia="Times New Roman" w:hAnsi="Times New Roman" w:cs="Times New Roman"/>
        </w:rPr>
        <w:t xml:space="preserve">their </w:t>
      </w:r>
      <w:r w:rsidRPr="67B6E2D6">
        <w:rPr>
          <w:rFonts w:ascii="Times New Roman" w:eastAsia="Times New Roman" w:hAnsi="Times New Roman" w:cs="Times New Roman"/>
        </w:rPr>
        <w:t>invasive ranges.</w:t>
      </w:r>
    </w:p>
    <w:p w14:paraId="219C048E" w14:textId="60E734C6" w:rsidR="00BA735F" w:rsidRPr="00AF3EB8" w:rsidRDefault="67B6E2D6" w:rsidP="67B6E2D6">
      <w:pPr>
        <w:spacing w:line="480" w:lineRule="auto"/>
        <w:rPr>
          <w:rFonts w:ascii="Times New Roman" w:eastAsia="Times New Roman" w:hAnsi="Times New Roman" w:cs="Times New Roman"/>
          <w:b/>
          <w:bCs/>
        </w:rPr>
      </w:pPr>
      <w:r w:rsidRPr="67B6E2D6">
        <w:rPr>
          <w:rFonts w:ascii="Times New Roman" w:eastAsia="Times New Roman" w:hAnsi="Times New Roman" w:cs="Times New Roman"/>
          <w:b/>
          <w:bCs/>
        </w:rPr>
        <w:t>Methods</w:t>
      </w:r>
    </w:p>
    <w:p w14:paraId="70B664FE" w14:textId="0813963E" w:rsidR="67B6E2D6" w:rsidRDefault="006F7D87" w:rsidP="67B6E2D6">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wo hundred and twenty-five</w:t>
      </w:r>
      <w:r w:rsidR="67B6E2D6" w:rsidRPr="67B6E2D6">
        <w:rPr>
          <w:rFonts w:ascii="Times New Roman" w:eastAsia="Times New Roman" w:hAnsi="Times New Roman" w:cs="Times New Roman"/>
        </w:rPr>
        <w:t xml:space="preserve"> experiments conducted and published between 1984 – 2014 were compiled via Web of Science and Google Scholar using 92 search terms. Experiments were removed from </w:t>
      </w:r>
      <w:r w:rsidR="00770C6B">
        <w:rPr>
          <w:rFonts w:ascii="Times New Roman" w:eastAsia="Times New Roman" w:hAnsi="Times New Roman" w:cs="Times New Roman"/>
        </w:rPr>
        <w:t xml:space="preserve">the </w:t>
      </w:r>
      <w:r w:rsidR="67B6E2D6" w:rsidRPr="67B6E2D6">
        <w:rPr>
          <w:rFonts w:ascii="Times New Roman" w:eastAsia="Times New Roman" w:hAnsi="Times New Roman" w:cs="Times New Roman"/>
        </w:rPr>
        <w:t>analysis if they</w:t>
      </w:r>
      <w:r w:rsidR="00A71F81">
        <w:rPr>
          <w:rFonts w:ascii="Times New Roman" w:eastAsia="Times New Roman" w:hAnsi="Times New Roman" w:cs="Times New Roman"/>
        </w:rPr>
        <w:t xml:space="preserve"> </w:t>
      </w:r>
      <w:r w:rsidR="67B6E2D6" w:rsidRPr="67B6E2D6">
        <w:rPr>
          <w:rFonts w:ascii="Times New Roman" w:eastAsia="Times New Roman" w:hAnsi="Times New Roman" w:cs="Times New Roman"/>
        </w:rPr>
        <w:t>did not contain enough data to extra</w:t>
      </w:r>
      <w:r w:rsidR="00A71F81">
        <w:rPr>
          <w:rFonts w:ascii="Times New Roman" w:eastAsia="Times New Roman" w:hAnsi="Times New Roman" w:cs="Times New Roman"/>
        </w:rPr>
        <w:t>c</w:t>
      </w:r>
      <w:r w:rsidR="67B6E2D6" w:rsidRPr="67B6E2D6">
        <w:rPr>
          <w:rFonts w:ascii="Times New Roman" w:eastAsia="Times New Roman" w:hAnsi="Times New Roman" w:cs="Times New Roman"/>
        </w:rPr>
        <w:t>t</w:t>
      </w:r>
      <w:r w:rsidR="00A71F81">
        <w:rPr>
          <w:rFonts w:ascii="Times New Roman" w:eastAsia="Times New Roman" w:hAnsi="Times New Roman" w:cs="Times New Roman"/>
        </w:rPr>
        <w:t>,</w:t>
      </w:r>
      <w:r w:rsidR="67B6E2D6" w:rsidRPr="67B6E2D6">
        <w:rPr>
          <w:rFonts w:ascii="Times New Roman" w:eastAsia="Times New Roman" w:hAnsi="Times New Roman" w:cs="Times New Roman"/>
        </w:rPr>
        <w:t xml:space="preserve"> leaving a total of </w:t>
      </w:r>
      <w:r w:rsidR="67B6E2D6" w:rsidRPr="67B6E2D6">
        <w:rPr>
          <w:rFonts w:ascii="Times New Roman" w:eastAsia="Times New Roman" w:hAnsi="Times New Roman" w:cs="Times New Roman"/>
        </w:rPr>
        <w:lastRenderedPageBreak/>
        <w:t xml:space="preserve">211 experiments used in analyses. Once compiled, data regarding which Fabaceae species were studied and </w:t>
      </w:r>
      <w:r w:rsidR="00770C6B">
        <w:rPr>
          <w:rFonts w:ascii="Times New Roman" w:eastAsia="Times New Roman" w:hAnsi="Times New Roman" w:cs="Times New Roman"/>
        </w:rPr>
        <w:t xml:space="preserve">the </w:t>
      </w:r>
      <w:r w:rsidR="67B6E2D6" w:rsidRPr="67B6E2D6">
        <w:rPr>
          <w:rFonts w:ascii="Times New Roman" w:eastAsia="Times New Roman" w:hAnsi="Times New Roman" w:cs="Times New Roman"/>
        </w:rPr>
        <w:t>country where study took place were extracted from experiments manually. Species were identified as native, introduced, or invasive based on the Plants of the World database (</w:t>
      </w:r>
      <w:hyperlink r:id="rId8">
        <w:r w:rsidR="67B6E2D6" w:rsidRPr="67B6E2D6">
          <w:rPr>
            <w:rStyle w:val="Hyperlink"/>
            <w:rFonts w:ascii="Times New Roman" w:eastAsia="Times New Roman" w:hAnsi="Times New Roman" w:cs="Times New Roman"/>
          </w:rPr>
          <w:t>http://www.plantsoftheworldonline.org/</w:t>
        </w:r>
      </w:hyperlink>
      <w:r w:rsidR="67B6E2D6" w:rsidRPr="67B6E2D6">
        <w:rPr>
          <w:rFonts w:ascii="Times New Roman" w:eastAsia="Times New Roman" w:hAnsi="Times New Roman" w:cs="Times New Roman"/>
        </w:rPr>
        <w:t xml:space="preserve">?). </w:t>
      </w:r>
    </w:p>
    <w:p w14:paraId="3913B8D6" w14:textId="2874184A" w:rsidR="00BA735F" w:rsidRPr="00AF3EB8" w:rsidRDefault="67B6E2D6" w:rsidP="67B6E2D6">
      <w:pPr>
        <w:spacing w:line="480" w:lineRule="auto"/>
        <w:rPr>
          <w:rFonts w:ascii="Times New Roman" w:eastAsia="Times New Roman" w:hAnsi="Times New Roman" w:cs="Times New Roman"/>
          <w:b/>
          <w:bCs/>
        </w:rPr>
      </w:pPr>
      <w:r w:rsidRPr="67B6E2D6">
        <w:rPr>
          <w:rFonts w:ascii="Times New Roman" w:eastAsia="Times New Roman" w:hAnsi="Times New Roman" w:cs="Times New Roman"/>
          <w:b/>
          <w:bCs/>
        </w:rPr>
        <w:t>Results</w:t>
      </w:r>
    </w:p>
    <w:p w14:paraId="2615E080" w14:textId="54F5FB5C" w:rsidR="0DB1D4DD" w:rsidRDefault="67B6E2D6" w:rsidP="67B6E2D6">
      <w:pPr>
        <w:spacing w:line="480" w:lineRule="auto"/>
        <w:ind w:firstLine="720"/>
        <w:rPr>
          <w:rFonts w:ascii="Times New Roman" w:eastAsia="Times New Roman" w:hAnsi="Times New Roman" w:cs="Times New Roman"/>
        </w:rPr>
      </w:pPr>
      <w:r w:rsidRPr="67B6E2D6">
        <w:rPr>
          <w:rFonts w:ascii="Times New Roman" w:eastAsia="Times New Roman" w:hAnsi="Times New Roman" w:cs="Times New Roman"/>
        </w:rPr>
        <w:t>Of the 211 total experiments assessed, 515 different leguminous species were found from 9 continents and 69 countries, with the top 50% of data collected from China, Australia, Senegal, Belgium, the United States,</w:t>
      </w:r>
      <w:r w:rsidR="00770C6B">
        <w:rPr>
          <w:rFonts w:ascii="Times New Roman" w:eastAsia="Times New Roman" w:hAnsi="Times New Roman" w:cs="Times New Roman"/>
        </w:rPr>
        <w:t xml:space="preserve"> and</w:t>
      </w:r>
      <w:r w:rsidRPr="67B6E2D6">
        <w:rPr>
          <w:rFonts w:ascii="Times New Roman" w:eastAsia="Times New Roman" w:hAnsi="Times New Roman" w:cs="Times New Roman"/>
        </w:rPr>
        <w:t xml:space="preserve"> South Africa (Figure 1). </w:t>
      </w:r>
    </w:p>
    <w:p w14:paraId="08BE13C4" w14:textId="537FE077" w:rsidR="67B6E2D6" w:rsidRDefault="67B6E2D6" w:rsidP="67B6E2D6">
      <w:pPr>
        <w:spacing w:line="480" w:lineRule="auto"/>
        <w:ind w:firstLine="720"/>
        <w:rPr>
          <w:rFonts w:ascii="Times New Roman" w:eastAsia="Times New Roman" w:hAnsi="Times New Roman" w:cs="Times New Roman"/>
        </w:rPr>
      </w:pPr>
      <w:r w:rsidRPr="67B6E2D6">
        <w:rPr>
          <w:rFonts w:ascii="Times New Roman" w:eastAsia="Times New Roman" w:hAnsi="Times New Roman" w:cs="Times New Roman"/>
        </w:rPr>
        <w:t>With a combination of 211 experiments, 515 leguminous species, from 69 countries, 7</w:t>
      </w:r>
      <w:r w:rsidR="006D653F">
        <w:rPr>
          <w:rFonts w:ascii="Times New Roman" w:eastAsia="Times New Roman" w:hAnsi="Times New Roman" w:cs="Times New Roman"/>
        </w:rPr>
        <w:t>24</w:t>
      </w:r>
      <w:r w:rsidRPr="67B6E2D6">
        <w:rPr>
          <w:rFonts w:ascii="Times New Roman" w:eastAsia="Times New Roman" w:hAnsi="Times New Roman" w:cs="Times New Roman"/>
        </w:rPr>
        <w:t xml:space="preserve"> total plants were studied</w:t>
      </w:r>
      <w:r w:rsidR="00A71F81">
        <w:rPr>
          <w:rFonts w:ascii="Times New Roman" w:eastAsia="Times New Roman" w:hAnsi="Times New Roman" w:cs="Times New Roman"/>
        </w:rPr>
        <w:t xml:space="preserve"> </w:t>
      </w:r>
      <w:r w:rsidR="00770C6B">
        <w:rPr>
          <w:rFonts w:ascii="Times New Roman" w:eastAsia="Times New Roman" w:hAnsi="Times New Roman" w:cs="Times New Roman"/>
        </w:rPr>
        <w:t>as some</w:t>
      </w:r>
      <w:r w:rsidR="00A71F81">
        <w:rPr>
          <w:rFonts w:ascii="Times New Roman" w:eastAsia="Times New Roman" w:hAnsi="Times New Roman" w:cs="Times New Roman"/>
        </w:rPr>
        <w:t xml:space="preserve"> species </w:t>
      </w:r>
      <w:r w:rsidR="00770C6B">
        <w:rPr>
          <w:rFonts w:ascii="Times New Roman" w:eastAsia="Times New Roman" w:hAnsi="Times New Roman" w:cs="Times New Roman"/>
        </w:rPr>
        <w:t>were studied across multiple</w:t>
      </w:r>
      <w:r w:rsidR="00A71F81">
        <w:rPr>
          <w:rFonts w:ascii="Times New Roman" w:eastAsia="Times New Roman" w:hAnsi="Times New Roman" w:cs="Times New Roman"/>
        </w:rPr>
        <w:t xml:space="preserve"> experiments</w:t>
      </w:r>
      <w:r w:rsidRPr="67B6E2D6">
        <w:rPr>
          <w:rFonts w:ascii="Times New Roman" w:eastAsia="Times New Roman" w:hAnsi="Times New Roman" w:cs="Times New Roman"/>
        </w:rPr>
        <w:t>. Of the 72</w:t>
      </w:r>
      <w:r w:rsidR="006D653F">
        <w:rPr>
          <w:rFonts w:ascii="Times New Roman" w:eastAsia="Times New Roman" w:hAnsi="Times New Roman" w:cs="Times New Roman"/>
        </w:rPr>
        <w:t>4</w:t>
      </w:r>
      <w:r w:rsidRPr="67B6E2D6">
        <w:rPr>
          <w:rFonts w:ascii="Times New Roman" w:eastAsia="Times New Roman" w:hAnsi="Times New Roman" w:cs="Times New Roman"/>
        </w:rPr>
        <w:t xml:space="preserve"> total plants, 2 were classified as introduced, 131 were classified as invasive, and 591 were classified as native in the country they were studied in (Figure 2). </w:t>
      </w:r>
      <w:r w:rsidR="00A71F81">
        <w:rPr>
          <w:rFonts w:ascii="Times New Roman" w:eastAsia="Times New Roman" w:hAnsi="Times New Roman" w:cs="Times New Roman"/>
        </w:rPr>
        <w:t xml:space="preserve">Although significance has not yet been tested for, visually </w:t>
      </w:r>
      <w:r w:rsidR="00690B40">
        <w:rPr>
          <w:rFonts w:ascii="Times New Roman" w:eastAsia="Times New Roman" w:hAnsi="Times New Roman" w:cs="Times New Roman"/>
        </w:rPr>
        <w:t>it appears that the experiments tested significantly more native legumes than invasive or introduced legumes</w:t>
      </w:r>
      <w:r w:rsidR="00A71F81">
        <w:rPr>
          <w:rFonts w:ascii="Times New Roman" w:eastAsia="Times New Roman" w:hAnsi="Times New Roman" w:cs="Times New Roman"/>
        </w:rPr>
        <w:t>.</w:t>
      </w:r>
    </w:p>
    <w:p w14:paraId="6D8AD6DA" w14:textId="085192CD" w:rsidR="00A71F81" w:rsidRDefault="00574359" w:rsidP="67B6E2D6">
      <w:pPr>
        <w:spacing w:line="480" w:lineRule="auto"/>
        <w:ind w:firstLine="720"/>
        <w:rPr>
          <w:rFonts w:ascii="Times New Roman" w:eastAsia="Times New Roman" w:hAnsi="Times New Roman" w:cs="Times New Roman"/>
        </w:rPr>
      </w:pPr>
      <w:r>
        <w:rPr>
          <w:rFonts w:ascii="Times New Roman" w:eastAsia="Times New Roman" w:hAnsi="Times New Roman" w:cs="Times New Roman"/>
        </w:rPr>
        <w:t>On average, native species</w:t>
      </w:r>
      <w:r w:rsidR="00690B40">
        <w:rPr>
          <w:rFonts w:ascii="Times New Roman" w:eastAsia="Times New Roman" w:hAnsi="Times New Roman" w:cs="Times New Roman"/>
        </w:rPr>
        <w:t xml:space="preserve"> found in their native range</w:t>
      </w:r>
      <w:r>
        <w:rPr>
          <w:rFonts w:ascii="Times New Roman" w:eastAsia="Times New Roman" w:hAnsi="Times New Roman" w:cs="Times New Roman"/>
        </w:rPr>
        <w:t xml:space="preserve"> associated with </w:t>
      </w:r>
      <w:r w:rsidR="00690B40">
        <w:rPr>
          <w:rFonts w:ascii="Times New Roman" w:eastAsia="Times New Roman" w:hAnsi="Times New Roman" w:cs="Times New Roman"/>
        </w:rPr>
        <w:t xml:space="preserve">approximately three rhizobial species, introduced species found in their introduced range associated with five rhizobial species, and invasive species found in their invasive range associated with approximately two rhizobial species (Figure 3). Again, although significance has not yet been assessed, it appears that invasive legumes associate with significantly fewer rhizobial symbionts than native legumes. </w:t>
      </w:r>
    </w:p>
    <w:p w14:paraId="11529D03" w14:textId="5260650E" w:rsidR="00A71F81" w:rsidRDefault="00690B40" w:rsidP="00690B40">
      <w:pPr>
        <w:spacing w:line="480" w:lineRule="auto"/>
        <w:rPr>
          <w:rFonts w:ascii="Times New Roman" w:eastAsia="Times New Roman" w:hAnsi="Times New Roman" w:cs="Times New Roman"/>
          <w:b/>
          <w:bCs/>
        </w:rPr>
      </w:pPr>
      <w:r>
        <w:rPr>
          <w:rFonts w:ascii="Times New Roman" w:eastAsia="Times New Roman" w:hAnsi="Times New Roman" w:cs="Times New Roman"/>
          <w:b/>
          <w:bCs/>
        </w:rPr>
        <w:t>Discussion</w:t>
      </w:r>
    </w:p>
    <w:p w14:paraId="7C1D9133" w14:textId="6E2167AF" w:rsidR="00240CDB" w:rsidRDefault="00690B40" w:rsidP="00690B40">
      <w:pPr>
        <w:spacing w:line="480" w:lineRule="auto"/>
        <w:rPr>
          <w:rFonts w:ascii="Times New Roman" w:eastAsia="Times New Roman" w:hAnsi="Times New Roman" w:cs="Times New Roman"/>
        </w:rPr>
      </w:pPr>
      <w:r>
        <w:rPr>
          <w:rFonts w:ascii="Times New Roman" w:eastAsia="Times New Roman" w:hAnsi="Times New Roman" w:cs="Times New Roman"/>
        </w:rPr>
        <w:tab/>
      </w:r>
      <w:r w:rsidR="006D653F">
        <w:rPr>
          <w:rFonts w:ascii="Times New Roman" w:eastAsia="Times New Roman" w:hAnsi="Times New Roman" w:cs="Times New Roman"/>
        </w:rPr>
        <w:t xml:space="preserve">Contrary to expectations, I show here that native legumes are more commonly generalists than invasive legumes (Figure 3). While introduced species associated with the most rhizobia on </w:t>
      </w:r>
      <w:r w:rsidR="006D653F">
        <w:rPr>
          <w:rFonts w:ascii="Times New Roman" w:eastAsia="Times New Roman" w:hAnsi="Times New Roman" w:cs="Times New Roman"/>
        </w:rPr>
        <w:lastRenderedPageBreak/>
        <w:t xml:space="preserve">average, these data consist of only two introduced legumes, whereas invasive and native legumes account for 131 and 591 of the 724 total legumes assessed, respectively. Therefore, introduced species </w:t>
      </w:r>
      <w:r w:rsidR="00770C6B">
        <w:rPr>
          <w:rFonts w:ascii="Times New Roman" w:eastAsia="Times New Roman" w:hAnsi="Times New Roman" w:cs="Times New Roman"/>
        </w:rPr>
        <w:t xml:space="preserve">do </w:t>
      </w:r>
      <w:r w:rsidR="006D653F">
        <w:rPr>
          <w:rFonts w:ascii="Times New Roman" w:eastAsia="Times New Roman" w:hAnsi="Times New Roman" w:cs="Times New Roman"/>
        </w:rPr>
        <w:t xml:space="preserve">not visually </w:t>
      </w:r>
      <w:r w:rsidR="00770C6B">
        <w:rPr>
          <w:rFonts w:ascii="Times New Roman" w:eastAsia="Times New Roman" w:hAnsi="Times New Roman" w:cs="Times New Roman"/>
        </w:rPr>
        <w:t xml:space="preserve">associate with significantly more rhizobia than </w:t>
      </w:r>
      <w:r w:rsidR="006D653F">
        <w:rPr>
          <w:rFonts w:ascii="Times New Roman" w:eastAsia="Times New Roman" w:hAnsi="Times New Roman" w:cs="Times New Roman"/>
        </w:rPr>
        <w:t>invasive or native species. Although it was unexpected that native legumes were more commonly generalists than invasive legumes based on general theory that in order to have success, invasive species would more often be generalists than native species</w:t>
      </w:r>
      <w:r w:rsidR="00240CDB">
        <w:rPr>
          <w:rFonts w:ascii="Times New Roman" w:eastAsia="Times New Roman" w:hAnsi="Times New Roman" w:cs="Times New Roman"/>
        </w:rPr>
        <w:t xml:space="preserve"> </w:t>
      </w:r>
      <w:r w:rsidR="00240CDB">
        <w:rPr>
          <w:rFonts w:ascii="Times New Roman" w:eastAsia="Times New Roman" w:hAnsi="Times New Roman" w:cs="Times New Roman"/>
        </w:rPr>
        <w:fldChar w:fldCharType="begin" w:fldLock="1"/>
      </w:r>
      <w:r w:rsidR="00997F1E">
        <w:rPr>
          <w:rFonts w:ascii="Times New Roman" w:eastAsia="Times New Roman" w:hAnsi="Times New Roman" w:cs="Times New Roman"/>
        </w:rPr>
        <w:instrText>ADDIN CSL_CITATION {"citationItems":[{"id":"ITEM-1","itemData":{"DOI":"10.1111/jbi.12690","ISSN":"13652699","abstract":"Aim: While plant species introduced to new regions may benefit from escaping natural enemies, their success may be impaired by losing key mutualists. We aimed to elucidate whether a selection of annual and perennial Trifolium (clover) species have lost associations with nitrogen-fixing bacteria (rhizobia) and arbuscular mycorrhizal fungi (AMF) in their introduced range. Location: Introduced range in New Zealand (NZ) and native range in the United Kingdom (UK). Methods: We compared the strain richness of rhizobia associated with five Trifolium species in both ranges using genetic fingerprinting (rep-PCR with ERIC primers). Phylogenetic analysis of the nodD gene was conducted to test for between-range differences in rhizobia genotypes associated with seven Trifolium species. We also used TRFLP to compare the richness of AMF associated with three Trifolium species in both ranges. Results: Genetic fingerprinting indicated that Trifolium associate with a similar richness of rhizobia strains in NZ as they do in the UK. According to variation in the nodD gene, genotypes of rhizobia were indistinguishable between NZ and UK provenances. A total of 17 AMF operational taxonomic units were detected but there were no significant between-range differences in richness or in community structure. Main conclusions: Contrary to general expectations regarding the loss of mutualists following species introduction, our findings suggest that alien plants, including those accidentally introduced, can have access to rich communities of soil-borne mutualists that are likely to facilitate successful naturalization.","author":[{"dropping-particle":"","family":"Mcginn","given":"Kevin J.","non-dropping-particle":"","parse-names":false,"suffix":""},{"dropping-particle":"","family":"Putten","given":"Wim H.","non-dropping-particle":"van der","parse-names":false,"suffix":""},{"dropping-particle":"","family":"Duncan","given":"Richard P.","non-dropping-particle":"","parse-names":false,"suffix":""},{"dropping-particle":"","family":"Shelby","given":"Natasha","non-dropping-particle":"","parse-names":false,"suffix":""},{"dropping-particle":"","family":"Weser","given":"Carolin","non-dropping-particle":"","parse-names":false,"suffix":""},{"dropping-particle":"","family":"Hulme","given":"Philip E.","non-dropping-particle":"","parse-names":false,"suffix":""}],"container-title":"Journal of Biogeography","id":"ITEM-1","issue":"5","issued":{"date-parts":[["2016"]]},"page":"944-954","title":"Trifolium species associate with a similar richness of soil-borne mutualists in their introduced and native ranges","type":"article-journal","volume":"43"},"uris":["http://www.mendeley.com/documents/?uuid=52773e13-7d58-4ad6-b4de-008402934fff"]}],"mendeley":{"formattedCitation":"(Mcginn et al., 2016)","plainTextFormattedCitation":"(Mcginn et al., 2016)","previouslyFormattedCitation":"(Mcginn et al., 2016)"},"properties":{"noteIndex":0},"schema":"https://github.com/citation-style-language/schema/raw/master/csl-citation.json"}</w:instrText>
      </w:r>
      <w:r w:rsidR="00240CDB">
        <w:rPr>
          <w:rFonts w:ascii="Times New Roman" w:eastAsia="Times New Roman" w:hAnsi="Times New Roman" w:cs="Times New Roman"/>
        </w:rPr>
        <w:fldChar w:fldCharType="separate"/>
      </w:r>
      <w:r w:rsidR="00240CDB" w:rsidRPr="00240CDB">
        <w:rPr>
          <w:rFonts w:ascii="Times New Roman" w:eastAsia="Times New Roman" w:hAnsi="Times New Roman" w:cs="Times New Roman"/>
          <w:noProof/>
        </w:rPr>
        <w:t>(Mcginn et al., 2016)</w:t>
      </w:r>
      <w:r w:rsidR="00240CDB">
        <w:rPr>
          <w:rFonts w:ascii="Times New Roman" w:eastAsia="Times New Roman" w:hAnsi="Times New Roman" w:cs="Times New Roman"/>
        </w:rPr>
        <w:fldChar w:fldCharType="end"/>
      </w:r>
      <w:r w:rsidR="006D653F">
        <w:rPr>
          <w:rFonts w:ascii="Times New Roman" w:eastAsia="Times New Roman" w:hAnsi="Times New Roman" w:cs="Times New Roman"/>
        </w:rPr>
        <w:t>, little data has actually been published assessing this question</w:t>
      </w:r>
      <w:r w:rsidR="00240CDB">
        <w:rPr>
          <w:rFonts w:ascii="Times New Roman" w:eastAsia="Times New Roman" w:hAnsi="Times New Roman" w:cs="Times New Roman"/>
        </w:rPr>
        <w:t xml:space="preserve"> on a global scale.</w:t>
      </w:r>
    </w:p>
    <w:p w14:paraId="6D2E2F77" w14:textId="2597FCFE" w:rsidR="00240CDB" w:rsidRDefault="00240CDB" w:rsidP="00240CDB">
      <w:pPr>
        <w:spacing w:line="480" w:lineRule="auto"/>
        <w:ind w:firstLine="720"/>
        <w:rPr>
          <w:rFonts w:ascii="Times New Roman" w:eastAsia="Times New Roman" w:hAnsi="Times New Roman" w:cs="Times New Roman"/>
        </w:rPr>
      </w:pPr>
      <w:r>
        <w:rPr>
          <w:rFonts w:ascii="Times New Roman" w:eastAsia="Times New Roman" w:hAnsi="Times New Roman" w:cs="Times New Roman"/>
        </w:rPr>
        <w:t>In addition to the lack of data published at a global level on how invasive legumes are successful, this study also had limitations. Although a large sample size of 211 total experiments were assessed, data regarding an additional 120 experiments will be added in before publication but has not yet been extracted. Moreover, t</w:t>
      </w:r>
      <w:r w:rsidR="006D653F">
        <w:rPr>
          <w:rFonts w:ascii="Times New Roman" w:eastAsia="Times New Roman" w:hAnsi="Times New Roman" w:cs="Times New Roman"/>
        </w:rPr>
        <w:t xml:space="preserve">he vast majority of studies between 1984 and 2014 </w:t>
      </w:r>
      <w:r>
        <w:rPr>
          <w:rFonts w:ascii="Times New Roman" w:eastAsia="Times New Roman" w:hAnsi="Times New Roman" w:cs="Times New Roman"/>
        </w:rPr>
        <w:t>identified here</w:t>
      </w:r>
      <w:r w:rsidR="00770C6B">
        <w:rPr>
          <w:rFonts w:ascii="Times New Roman" w:eastAsia="Times New Roman" w:hAnsi="Times New Roman" w:cs="Times New Roman"/>
        </w:rPr>
        <w:t xml:space="preserve"> analyzed native legumounous species and</w:t>
      </w:r>
      <w:r>
        <w:rPr>
          <w:rFonts w:ascii="Times New Roman" w:eastAsia="Times New Roman" w:hAnsi="Times New Roman" w:cs="Times New Roman"/>
        </w:rPr>
        <w:t xml:space="preserve"> </w:t>
      </w:r>
      <w:r w:rsidR="006D653F">
        <w:rPr>
          <w:rFonts w:ascii="Times New Roman" w:eastAsia="Times New Roman" w:hAnsi="Times New Roman" w:cs="Times New Roman"/>
        </w:rPr>
        <w:t xml:space="preserve">were conducted in China </w:t>
      </w:r>
      <w:r>
        <w:rPr>
          <w:rFonts w:ascii="Times New Roman" w:eastAsia="Times New Roman" w:hAnsi="Times New Roman" w:cs="Times New Roman"/>
        </w:rPr>
        <w:t xml:space="preserve">which has the ability to skew the data. In the future, an additional 120 experiments will be used to extract data and analyses will be re-run. After which, it is expected that invasive species will in fact more often be generalists than natural species. However, if this is not the case, this data will be used as a starting point to </w:t>
      </w:r>
      <w:r w:rsidR="000A4392">
        <w:rPr>
          <w:rFonts w:ascii="Times New Roman" w:eastAsia="Times New Roman" w:hAnsi="Times New Roman" w:cs="Times New Roman"/>
        </w:rPr>
        <w:t>determine</w:t>
      </w:r>
      <w:r>
        <w:rPr>
          <w:rFonts w:ascii="Times New Roman" w:eastAsia="Times New Roman" w:hAnsi="Times New Roman" w:cs="Times New Roman"/>
        </w:rPr>
        <w:t xml:space="preserve"> how invasive species are successful in relation to microbial symbionts. </w:t>
      </w:r>
    </w:p>
    <w:p w14:paraId="2023E6FA" w14:textId="435F5F45" w:rsidR="00240CDB" w:rsidRDefault="00240CDB" w:rsidP="00240CDB">
      <w:pPr>
        <w:spacing w:line="480" w:lineRule="auto"/>
        <w:rPr>
          <w:rFonts w:ascii="Times New Roman" w:eastAsia="Times New Roman" w:hAnsi="Times New Roman" w:cs="Times New Roman"/>
        </w:rPr>
      </w:pPr>
      <w:r>
        <w:rPr>
          <w:rFonts w:ascii="Times New Roman" w:eastAsia="Times New Roman" w:hAnsi="Times New Roman" w:cs="Times New Roman"/>
        </w:rPr>
        <w:tab/>
        <w:t>If the patterns found in these data stay consistent as additional data is added in, it will be an unexpected finding that invasive legumes are not necessarily generalists when it comes to their rhizobial symbionts. This will lead to many questions, including how these legumes are successful invaders</w:t>
      </w:r>
      <w:r w:rsidR="00770C6B">
        <w:rPr>
          <w:rFonts w:ascii="Times New Roman" w:eastAsia="Times New Roman" w:hAnsi="Times New Roman" w:cs="Times New Roman"/>
        </w:rPr>
        <w:t>.</w:t>
      </w:r>
      <w:r>
        <w:rPr>
          <w:rFonts w:ascii="Times New Roman" w:eastAsia="Times New Roman" w:hAnsi="Times New Roman" w:cs="Times New Roman"/>
        </w:rPr>
        <w:t xml:space="preserve"> One hypothesis for this question going forward is that leguminous species bring their rhizobial symbionts with them through seed coatings when they invade new areas. This mechanism would provide the legume the opportunity to be an invasive species while still </w:t>
      </w:r>
      <w:r>
        <w:rPr>
          <w:rFonts w:ascii="Times New Roman" w:eastAsia="Times New Roman" w:hAnsi="Times New Roman" w:cs="Times New Roman"/>
        </w:rPr>
        <w:lastRenderedPageBreak/>
        <w:t xml:space="preserve">being a specialist when associating with rhizobia. Secondarily, it is possible that this trend will support the </w:t>
      </w:r>
      <w:r w:rsidRPr="00770C6B">
        <w:rPr>
          <w:rFonts w:ascii="Times New Roman" w:eastAsia="Times New Roman" w:hAnsi="Times New Roman" w:cs="Times New Roman"/>
          <w:i/>
          <w:iCs/>
        </w:rPr>
        <w:t>‘everything is everywhere but the environment selects’</w:t>
      </w:r>
      <w:r>
        <w:rPr>
          <w:rFonts w:ascii="Times New Roman" w:eastAsia="Times New Roman" w:hAnsi="Times New Roman" w:cs="Times New Roman"/>
        </w:rPr>
        <w:t xml:space="preserve"> hypothesis set forth by Martinus Wilhelm Beijerinck in the early twentieth century (discussed in</w:t>
      </w:r>
      <w:r w:rsidR="00997F1E">
        <w:rPr>
          <w:rFonts w:ascii="Times New Roman" w:eastAsia="Times New Roman" w:hAnsi="Times New Roman" w:cs="Times New Roman"/>
        </w:rPr>
        <w:t xml:space="preserve"> </w:t>
      </w:r>
      <w:r w:rsidR="00997F1E">
        <w:rPr>
          <w:rFonts w:ascii="Times New Roman" w:eastAsia="Times New Roman" w:hAnsi="Times New Roman" w:cs="Times New Roman"/>
        </w:rPr>
        <w:fldChar w:fldCharType="begin" w:fldLock="1"/>
      </w:r>
      <w:r w:rsidR="000A4392">
        <w:rPr>
          <w:rFonts w:ascii="Times New Roman" w:eastAsia="Times New Roman" w:hAnsi="Times New Roman" w:cs="Times New Roman"/>
        </w:rPr>
        <w:instrText>ADDIN CSL_CITATION {"citationItems":[{"id":"ITEM-1","itemData":{"author":[{"dropping-particle":"","family":"O'Malley","given":"Maureen A.","non-dropping-particle":"","parse-names":false,"suffix":""}],"container-title":"Studies in History and Philosophy of Science","id":"ITEM-1","issue":"3","issued":{"date-parts":[["2008"]]},"title":"‘Everything is everywhere: but the environment selects’: ubiquitous distribution and ecological determinism in microbial biogeography","type":"article-journal","volume":"39"},"uris":["http://www.mendeley.com/documents/?uuid=b7b008a6-6d62-40ab-a400-72b2d99523eb"]}],"mendeley":{"formattedCitation":"(O’Malley, 2008)"},"properties":{"noteIndex":0},"schema":"https://github.com/citation-style-language/schema/raw/master/csl-citation.json"}</w:instrText>
      </w:r>
      <w:r w:rsidR="00997F1E">
        <w:rPr>
          <w:rFonts w:ascii="Times New Roman" w:eastAsia="Times New Roman" w:hAnsi="Times New Roman" w:cs="Times New Roman"/>
        </w:rPr>
        <w:fldChar w:fldCharType="separate"/>
      </w:r>
      <w:r w:rsidR="000A4392" w:rsidRPr="000A4392">
        <w:rPr>
          <w:rFonts w:ascii="Times New Roman" w:eastAsia="Times New Roman" w:hAnsi="Times New Roman" w:cs="Times New Roman"/>
          <w:noProof/>
        </w:rPr>
        <w:t>O’Malley, 2008)</w:t>
      </w:r>
      <w:r w:rsidR="00997F1E">
        <w:rPr>
          <w:rFonts w:ascii="Times New Roman" w:eastAsia="Times New Roman" w:hAnsi="Times New Roman" w:cs="Times New Roman"/>
        </w:rPr>
        <w:fldChar w:fldCharType="end"/>
      </w:r>
      <w:r w:rsidR="00997F1E">
        <w:rPr>
          <w:rFonts w:ascii="Times New Roman" w:eastAsia="Times New Roman" w:hAnsi="Times New Roman" w:cs="Times New Roman"/>
        </w:rPr>
        <w:t xml:space="preserve">. </w:t>
      </w:r>
      <w:r w:rsidR="000A4392">
        <w:rPr>
          <w:rFonts w:ascii="Times New Roman" w:eastAsia="Times New Roman" w:hAnsi="Times New Roman" w:cs="Times New Roman"/>
        </w:rPr>
        <w:t xml:space="preserve">Per this hypothesis, all microbial species </w:t>
      </w:r>
      <w:r w:rsidR="00770C6B">
        <w:rPr>
          <w:rFonts w:ascii="Times New Roman" w:eastAsia="Times New Roman" w:hAnsi="Times New Roman" w:cs="Times New Roman"/>
        </w:rPr>
        <w:t>are</w:t>
      </w:r>
      <w:r w:rsidR="000A4392">
        <w:rPr>
          <w:rFonts w:ascii="Times New Roman" w:eastAsia="Times New Roman" w:hAnsi="Times New Roman" w:cs="Times New Roman"/>
        </w:rPr>
        <w:t xml:space="preserve"> be present at low levels in all environments. Therefore, if a specialist legume occurs in a </w:t>
      </w:r>
      <w:r w:rsidR="00770C6B">
        <w:rPr>
          <w:rFonts w:ascii="Times New Roman" w:eastAsia="Times New Roman" w:hAnsi="Times New Roman" w:cs="Times New Roman"/>
        </w:rPr>
        <w:t>non-native area for</w:t>
      </w:r>
      <w:r w:rsidR="000A4392">
        <w:rPr>
          <w:rFonts w:ascii="Times New Roman" w:eastAsia="Times New Roman" w:hAnsi="Times New Roman" w:cs="Times New Roman"/>
        </w:rPr>
        <w:t xml:space="preserve"> first time, it’s rhizobial symbionts may already be present in the soil community, even if at low levels. This could explain why legumes are highly prolific invaders</w:t>
      </w:r>
      <w:r w:rsidR="00770C6B">
        <w:rPr>
          <w:rFonts w:ascii="Times New Roman" w:eastAsia="Times New Roman" w:hAnsi="Times New Roman" w:cs="Times New Roman"/>
        </w:rPr>
        <w:t xml:space="preserve">, because their rhizobial symbionts may be present world-wide. </w:t>
      </w:r>
    </w:p>
    <w:p w14:paraId="0539233F" w14:textId="64CC4FC6" w:rsidR="000A4392" w:rsidRPr="000A4392" w:rsidRDefault="000A4392" w:rsidP="00240CDB">
      <w:pPr>
        <w:spacing w:line="480" w:lineRule="auto"/>
        <w:rPr>
          <w:rFonts w:ascii="Times New Roman" w:eastAsia="Times New Roman" w:hAnsi="Times New Roman" w:cs="Times New Roman"/>
          <w:b/>
          <w:bCs/>
        </w:rPr>
      </w:pPr>
      <w:r w:rsidRPr="000A4392">
        <w:rPr>
          <w:rFonts w:ascii="Times New Roman" w:eastAsia="Times New Roman" w:hAnsi="Times New Roman" w:cs="Times New Roman"/>
          <w:b/>
          <w:bCs/>
        </w:rPr>
        <w:t>Conclusion</w:t>
      </w:r>
    </w:p>
    <w:p w14:paraId="2A03EEDB" w14:textId="31B8BBCE" w:rsidR="000A4392" w:rsidRPr="00240CDB" w:rsidRDefault="000A4392" w:rsidP="00770C6B">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his meta-analysis is incomplete, although it provides us with exciting preliminary data. Going forward, this analysis will provide us with a general idea of how invasion works in relationship to microbial symbionts and will give us a starting point for future studies regarding similar questions. </w:t>
      </w:r>
    </w:p>
    <w:p w14:paraId="44352332" w14:textId="35953B60" w:rsidR="00BA735F" w:rsidRPr="00AF3EB8" w:rsidRDefault="00BA735F" w:rsidP="67B6E2D6">
      <w:pPr>
        <w:spacing w:line="480" w:lineRule="auto"/>
        <w:rPr>
          <w:rFonts w:ascii="Times New Roman" w:eastAsia="Times New Roman" w:hAnsi="Times New Roman" w:cs="Times New Roman"/>
          <w:b/>
          <w:bCs/>
        </w:rPr>
      </w:pPr>
      <w:r w:rsidRPr="67B6E2D6">
        <w:rPr>
          <w:rFonts w:ascii="Times New Roman" w:eastAsia="Times New Roman" w:hAnsi="Times New Roman" w:cs="Times New Roman"/>
        </w:rPr>
        <w:br w:type="page"/>
      </w:r>
      <w:r w:rsidR="67B6E2D6" w:rsidRPr="67B6E2D6">
        <w:rPr>
          <w:rFonts w:ascii="Times New Roman" w:eastAsia="Times New Roman" w:hAnsi="Times New Roman" w:cs="Times New Roman"/>
          <w:b/>
          <w:bCs/>
        </w:rPr>
        <w:lastRenderedPageBreak/>
        <w:t>Literature Cited</w:t>
      </w:r>
    </w:p>
    <w:p w14:paraId="4BD1A306" w14:textId="72065E73" w:rsidR="000A4392" w:rsidRPr="00770C6B" w:rsidRDefault="000A4392" w:rsidP="000A4392">
      <w:pPr>
        <w:widowControl w:val="0"/>
        <w:autoSpaceDE w:val="0"/>
        <w:autoSpaceDN w:val="0"/>
        <w:adjustRightInd w:val="0"/>
        <w:spacing w:line="480" w:lineRule="auto"/>
        <w:ind w:left="480" w:hanging="480"/>
        <w:rPr>
          <w:rFonts w:ascii="Times New Roman" w:hAnsi="Times New Roman" w:cs="Times New Roman"/>
          <w:noProof/>
        </w:rPr>
      </w:pPr>
      <w:r w:rsidRPr="00770C6B">
        <w:rPr>
          <w:rFonts w:ascii="Times New Roman" w:eastAsia="Times New Roman" w:hAnsi="Times New Roman" w:cs="Times New Roman"/>
        </w:rPr>
        <w:fldChar w:fldCharType="begin" w:fldLock="1"/>
      </w:r>
      <w:r w:rsidRPr="00770C6B">
        <w:rPr>
          <w:rFonts w:ascii="Times New Roman" w:eastAsia="Times New Roman" w:hAnsi="Times New Roman" w:cs="Times New Roman"/>
        </w:rPr>
        <w:instrText xml:space="preserve">ADDIN Mendeley Bibliography CSL_BIBLIOGRAPHY </w:instrText>
      </w:r>
      <w:r w:rsidRPr="00770C6B">
        <w:rPr>
          <w:rFonts w:ascii="Times New Roman" w:eastAsia="Times New Roman" w:hAnsi="Times New Roman" w:cs="Times New Roman"/>
        </w:rPr>
        <w:fldChar w:fldCharType="separate"/>
      </w:r>
      <w:r w:rsidRPr="00770C6B">
        <w:rPr>
          <w:rFonts w:ascii="Times New Roman" w:hAnsi="Times New Roman" w:cs="Times New Roman"/>
          <w:noProof/>
        </w:rPr>
        <w:t xml:space="preserve">Bellard, C., Cassey, P., &amp; Blackburn, T. M. (2016). Alien species as a driver of recent extinctions. </w:t>
      </w:r>
      <w:r w:rsidRPr="00770C6B">
        <w:rPr>
          <w:rFonts w:ascii="Times New Roman" w:hAnsi="Times New Roman" w:cs="Times New Roman"/>
          <w:i/>
          <w:iCs/>
          <w:noProof/>
        </w:rPr>
        <w:t>Biology Letters</w:t>
      </w:r>
      <w:r w:rsidRPr="00770C6B">
        <w:rPr>
          <w:rFonts w:ascii="Times New Roman" w:hAnsi="Times New Roman" w:cs="Times New Roman"/>
          <w:noProof/>
        </w:rPr>
        <w:t xml:space="preserve">, </w:t>
      </w:r>
      <w:r w:rsidRPr="00770C6B">
        <w:rPr>
          <w:rFonts w:ascii="Times New Roman" w:hAnsi="Times New Roman" w:cs="Times New Roman"/>
          <w:i/>
          <w:iCs/>
          <w:noProof/>
        </w:rPr>
        <w:t>12</w:t>
      </w:r>
      <w:r w:rsidRPr="00770C6B">
        <w:rPr>
          <w:rFonts w:ascii="Times New Roman" w:hAnsi="Times New Roman" w:cs="Times New Roman"/>
          <w:noProof/>
        </w:rPr>
        <w:t>(4). https://doi.org/10.1098/rsbl.2015.0623</w:t>
      </w:r>
    </w:p>
    <w:p w14:paraId="4468058E" w14:textId="77777777" w:rsidR="000A4392" w:rsidRPr="00770C6B" w:rsidRDefault="000A4392" w:rsidP="000A4392">
      <w:pPr>
        <w:widowControl w:val="0"/>
        <w:autoSpaceDE w:val="0"/>
        <w:autoSpaceDN w:val="0"/>
        <w:adjustRightInd w:val="0"/>
        <w:spacing w:line="480" w:lineRule="auto"/>
        <w:ind w:left="480" w:hanging="480"/>
        <w:rPr>
          <w:rFonts w:ascii="Times New Roman" w:hAnsi="Times New Roman" w:cs="Times New Roman"/>
          <w:noProof/>
        </w:rPr>
      </w:pPr>
      <w:r w:rsidRPr="00770C6B">
        <w:rPr>
          <w:rFonts w:ascii="Times New Roman" w:hAnsi="Times New Roman" w:cs="Times New Roman"/>
          <w:noProof/>
        </w:rPr>
        <w:t xml:space="preserve">Berg, G., Grube, M., Schloter, M., &amp; Smalla, K. (2014). The plant microbiome and its importance for human health. </w:t>
      </w:r>
      <w:r w:rsidRPr="00770C6B">
        <w:rPr>
          <w:rFonts w:ascii="Times New Roman" w:hAnsi="Times New Roman" w:cs="Times New Roman"/>
          <w:i/>
          <w:iCs/>
          <w:noProof/>
        </w:rPr>
        <w:t>Frontiers in Microbiology</w:t>
      </w:r>
      <w:r w:rsidRPr="00770C6B">
        <w:rPr>
          <w:rFonts w:ascii="Times New Roman" w:hAnsi="Times New Roman" w:cs="Times New Roman"/>
          <w:noProof/>
        </w:rPr>
        <w:t xml:space="preserve">, </w:t>
      </w:r>
      <w:r w:rsidRPr="00770C6B">
        <w:rPr>
          <w:rFonts w:ascii="Times New Roman" w:hAnsi="Times New Roman" w:cs="Times New Roman"/>
          <w:i/>
          <w:iCs/>
          <w:noProof/>
        </w:rPr>
        <w:t>5</w:t>
      </w:r>
      <w:r w:rsidRPr="00770C6B">
        <w:rPr>
          <w:rFonts w:ascii="Times New Roman" w:hAnsi="Times New Roman" w:cs="Times New Roman"/>
          <w:noProof/>
        </w:rPr>
        <w:t>(491). https://doi.org/10.1007/10</w:t>
      </w:r>
    </w:p>
    <w:p w14:paraId="65A9F366" w14:textId="77777777" w:rsidR="000A4392" w:rsidRPr="00770C6B" w:rsidRDefault="000A4392" w:rsidP="000A4392">
      <w:pPr>
        <w:widowControl w:val="0"/>
        <w:autoSpaceDE w:val="0"/>
        <w:autoSpaceDN w:val="0"/>
        <w:adjustRightInd w:val="0"/>
        <w:spacing w:line="480" w:lineRule="auto"/>
        <w:ind w:left="480" w:hanging="480"/>
        <w:rPr>
          <w:rFonts w:ascii="Times New Roman" w:hAnsi="Times New Roman" w:cs="Times New Roman"/>
          <w:noProof/>
        </w:rPr>
      </w:pPr>
      <w:r w:rsidRPr="00770C6B">
        <w:rPr>
          <w:rFonts w:ascii="Times New Roman" w:hAnsi="Times New Roman" w:cs="Times New Roman"/>
          <w:noProof/>
        </w:rPr>
        <w:t xml:space="preserve">Bulgarelli, D., Schlaeppi, K., Spaepen, S., van Themaat, E. V. L., &amp; Schulze-Lefert, P. (2013). Structure and Functions of the Bacterial Microbiota of Plants. </w:t>
      </w:r>
      <w:r w:rsidRPr="00770C6B">
        <w:rPr>
          <w:rFonts w:ascii="Times New Roman" w:hAnsi="Times New Roman" w:cs="Times New Roman"/>
          <w:i/>
          <w:iCs/>
          <w:noProof/>
        </w:rPr>
        <w:t>Annual Review of Plant Biology</w:t>
      </w:r>
      <w:r w:rsidRPr="00770C6B">
        <w:rPr>
          <w:rFonts w:ascii="Times New Roman" w:hAnsi="Times New Roman" w:cs="Times New Roman"/>
          <w:noProof/>
        </w:rPr>
        <w:t xml:space="preserve">, </w:t>
      </w:r>
      <w:r w:rsidRPr="00770C6B">
        <w:rPr>
          <w:rFonts w:ascii="Times New Roman" w:hAnsi="Times New Roman" w:cs="Times New Roman"/>
          <w:i/>
          <w:iCs/>
          <w:noProof/>
        </w:rPr>
        <w:t>64</w:t>
      </w:r>
      <w:r w:rsidRPr="00770C6B">
        <w:rPr>
          <w:rFonts w:ascii="Times New Roman" w:hAnsi="Times New Roman" w:cs="Times New Roman"/>
          <w:noProof/>
        </w:rPr>
        <w:t>(1), 807–838. https://doi.org/10.1146/annurev-arplant-050312-120106</w:t>
      </w:r>
    </w:p>
    <w:p w14:paraId="43EB6F97" w14:textId="77777777" w:rsidR="000A4392" w:rsidRPr="00770C6B" w:rsidRDefault="000A4392" w:rsidP="000A4392">
      <w:pPr>
        <w:widowControl w:val="0"/>
        <w:autoSpaceDE w:val="0"/>
        <w:autoSpaceDN w:val="0"/>
        <w:adjustRightInd w:val="0"/>
        <w:spacing w:line="480" w:lineRule="auto"/>
        <w:ind w:left="480" w:hanging="480"/>
        <w:rPr>
          <w:rFonts w:ascii="Times New Roman" w:hAnsi="Times New Roman" w:cs="Times New Roman"/>
          <w:noProof/>
        </w:rPr>
      </w:pPr>
      <w:r w:rsidRPr="00770C6B">
        <w:rPr>
          <w:rFonts w:ascii="Times New Roman" w:hAnsi="Times New Roman" w:cs="Times New Roman"/>
          <w:noProof/>
        </w:rPr>
        <w:t xml:space="preserve">Kowalski, K. P., Bacon, C., Bickford, W., Braun, H., Clay, K., Leduc-Lapierre, M., … Wilcox, D. A. (2015). Advancing the science of microbial symbiosis to support invasive species management: A case study on Phragmites in the Great Lakes. </w:t>
      </w:r>
      <w:r w:rsidRPr="00770C6B">
        <w:rPr>
          <w:rFonts w:ascii="Times New Roman" w:hAnsi="Times New Roman" w:cs="Times New Roman"/>
          <w:i/>
          <w:iCs/>
          <w:noProof/>
        </w:rPr>
        <w:t>Frontiers in Microbiology</w:t>
      </w:r>
      <w:r w:rsidRPr="00770C6B">
        <w:rPr>
          <w:rFonts w:ascii="Times New Roman" w:hAnsi="Times New Roman" w:cs="Times New Roman"/>
          <w:noProof/>
        </w:rPr>
        <w:t xml:space="preserve">, </w:t>
      </w:r>
      <w:r w:rsidRPr="00770C6B">
        <w:rPr>
          <w:rFonts w:ascii="Times New Roman" w:hAnsi="Times New Roman" w:cs="Times New Roman"/>
          <w:i/>
          <w:iCs/>
          <w:noProof/>
        </w:rPr>
        <w:t>6</w:t>
      </w:r>
      <w:r w:rsidRPr="00770C6B">
        <w:rPr>
          <w:rFonts w:ascii="Times New Roman" w:hAnsi="Times New Roman" w:cs="Times New Roman"/>
          <w:noProof/>
        </w:rPr>
        <w:t>(FEB), 1–14. https://doi.org/10.3389/fmicb.2015.00095</w:t>
      </w:r>
    </w:p>
    <w:p w14:paraId="3A24BE09" w14:textId="77777777" w:rsidR="000A4392" w:rsidRPr="00770C6B" w:rsidRDefault="000A4392" w:rsidP="000A4392">
      <w:pPr>
        <w:widowControl w:val="0"/>
        <w:autoSpaceDE w:val="0"/>
        <w:autoSpaceDN w:val="0"/>
        <w:adjustRightInd w:val="0"/>
        <w:spacing w:line="480" w:lineRule="auto"/>
        <w:ind w:left="480" w:hanging="480"/>
        <w:rPr>
          <w:rFonts w:ascii="Times New Roman" w:hAnsi="Times New Roman" w:cs="Times New Roman"/>
          <w:noProof/>
        </w:rPr>
      </w:pPr>
      <w:r w:rsidRPr="00770C6B">
        <w:rPr>
          <w:rFonts w:ascii="Times New Roman" w:hAnsi="Times New Roman" w:cs="Times New Roman"/>
          <w:noProof/>
        </w:rPr>
        <w:t xml:space="preserve">Mcginn, K. J., van der Putten, W. H., Duncan, R. P., Shelby, N., Weser, C., &amp; Hulme, P. E. (2016). Trifolium species associate with a similar richness of soil-borne mutualists in their introduced and native ranges. </w:t>
      </w:r>
      <w:r w:rsidRPr="00770C6B">
        <w:rPr>
          <w:rFonts w:ascii="Times New Roman" w:hAnsi="Times New Roman" w:cs="Times New Roman"/>
          <w:i/>
          <w:iCs/>
          <w:noProof/>
        </w:rPr>
        <w:t>Journal of Biogeography</w:t>
      </w:r>
      <w:r w:rsidRPr="00770C6B">
        <w:rPr>
          <w:rFonts w:ascii="Times New Roman" w:hAnsi="Times New Roman" w:cs="Times New Roman"/>
          <w:noProof/>
        </w:rPr>
        <w:t xml:space="preserve">, </w:t>
      </w:r>
      <w:r w:rsidRPr="00770C6B">
        <w:rPr>
          <w:rFonts w:ascii="Times New Roman" w:hAnsi="Times New Roman" w:cs="Times New Roman"/>
          <w:i/>
          <w:iCs/>
          <w:noProof/>
        </w:rPr>
        <w:t>43</w:t>
      </w:r>
      <w:r w:rsidRPr="00770C6B">
        <w:rPr>
          <w:rFonts w:ascii="Times New Roman" w:hAnsi="Times New Roman" w:cs="Times New Roman"/>
          <w:noProof/>
        </w:rPr>
        <w:t>(5), 944–954. https://doi.org/10.1111/jbi.12690</w:t>
      </w:r>
    </w:p>
    <w:p w14:paraId="2E9B325E" w14:textId="77777777" w:rsidR="000A4392" w:rsidRPr="00770C6B" w:rsidRDefault="000A4392" w:rsidP="000A4392">
      <w:pPr>
        <w:widowControl w:val="0"/>
        <w:autoSpaceDE w:val="0"/>
        <w:autoSpaceDN w:val="0"/>
        <w:adjustRightInd w:val="0"/>
        <w:spacing w:line="480" w:lineRule="auto"/>
        <w:ind w:left="480" w:hanging="480"/>
        <w:rPr>
          <w:rFonts w:ascii="Times New Roman" w:hAnsi="Times New Roman" w:cs="Times New Roman"/>
          <w:noProof/>
        </w:rPr>
      </w:pPr>
      <w:r w:rsidRPr="00770C6B">
        <w:rPr>
          <w:rFonts w:ascii="Times New Roman" w:hAnsi="Times New Roman" w:cs="Times New Roman"/>
          <w:noProof/>
        </w:rPr>
        <w:t xml:space="preserve">Mollot, G., Pantel, J. ., &amp; Romanuk, T. . (2017). The Effects of Invasive Species on the Decline on Species Richness: A Global Meta-Analysis. In </w:t>
      </w:r>
      <w:r w:rsidRPr="00770C6B">
        <w:rPr>
          <w:rFonts w:ascii="Times New Roman" w:hAnsi="Times New Roman" w:cs="Times New Roman"/>
          <w:i/>
          <w:iCs/>
          <w:noProof/>
        </w:rPr>
        <w:t>Networks of Invasion: A Synthesis of Concepts</w:t>
      </w:r>
      <w:r w:rsidRPr="00770C6B">
        <w:rPr>
          <w:rFonts w:ascii="Times New Roman" w:hAnsi="Times New Roman" w:cs="Times New Roman"/>
          <w:noProof/>
        </w:rPr>
        <w:t xml:space="preserve"> (pp. 61–83).</w:t>
      </w:r>
    </w:p>
    <w:p w14:paraId="12E8047C" w14:textId="77777777" w:rsidR="000A4392" w:rsidRPr="00770C6B" w:rsidRDefault="000A4392" w:rsidP="000A4392">
      <w:pPr>
        <w:widowControl w:val="0"/>
        <w:autoSpaceDE w:val="0"/>
        <w:autoSpaceDN w:val="0"/>
        <w:adjustRightInd w:val="0"/>
        <w:spacing w:line="480" w:lineRule="auto"/>
        <w:ind w:left="480" w:hanging="480"/>
        <w:rPr>
          <w:rFonts w:ascii="Times New Roman" w:hAnsi="Times New Roman" w:cs="Times New Roman"/>
          <w:noProof/>
        </w:rPr>
      </w:pPr>
      <w:r w:rsidRPr="00770C6B">
        <w:rPr>
          <w:rFonts w:ascii="Times New Roman" w:hAnsi="Times New Roman" w:cs="Times New Roman"/>
          <w:noProof/>
        </w:rPr>
        <w:t xml:space="preserve">O’Malley, M. A. (2008). ‘Everything is everywhere: but the environment selects’: ubiquitous distribution and ecological determinism in microbial biogeography. </w:t>
      </w:r>
      <w:r w:rsidRPr="00770C6B">
        <w:rPr>
          <w:rFonts w:ascii="Times New Roman" w:hAnsi="Times New Roman" w:cs="Times New Roman"/>
          <w:i/>
          <w:iCs/>
          <w:noProof/>
        </w:rPr>
        <w:t>Studies in History and Philosophy of Science</w:t>
      </w:r>
      <w:r w:rsidRPr="00770C6B">
        <w:rPr>
          <w:rFonts w:ascii="Times New Roman" w:hAnsi="Times New Roman" w:cs="Times New Roman"/>
          <w:noProof/>
        </w:rPr>
        <w:t xml:space="preserve">, </w:t>
      </w:r>
      <w:r w:rsidRPr="00770C6B">
        <w:rPr>
          <w:rFonts w:ascii="Times New Roman" w:hAnsi="Times New Roman" w:cs="Times New Roman"/>
          <w:i/>
          <w:iCs/>
          <w:noProof/>
        </w:rPr>
        <w:t>39</w:t>
      </w:r>
      <w:r w:rsidRPr="00770C6B">
        <w:rPr>
          <w:rFonts w:ascii="Times New Roman" w:hAnsi="Times New Roman" w:cs="Times New Roman"/>
          <w:noProof/>
        </w:rPr>
        <w:t>(3).</w:t>
      </w:r>
    </w:p>
    <w:p w14:paraId="6A00D5B2" w14:textId="77777777" w:rsidR="000A4392" w:rsidRPr="00770C6B" w:rsidRDefault="000A4392" w:rsidP="000A4392">
      <w:pPr>
        <w:widowControl w:val="0"/>
        <w:autoSpaceDE w:val="0"/>
        <w:autoSpaceDN w:val="0"/>
        <w:adjustRightInd w:val="0"/>
        <w:spacing w:line="480" w:lineRule="auto"/>
        <w:ind w:left="480" w:hanging="480"/>
        <w:rPr>
          <w:rFonts w:ascii="Times New Roman" w:hAnsi="Times New Roman" w:cs="Times New Roman"/>
          <w:noProof/>
        </w:rPr>
      </w:pPr>
      <w:r w:rsidRPr="00770C6B">
        <w:rPr>
          <w:rFonts w:ascii="Times New Roman" w:hAnsi="Times New Roman" w:cs="Times New Roman"/>
          <w:noProof/>
        </w:rPr>
        <w:t xml:space="preserve">Pimentel, D., McNair, S., Janecka, J., Wightman, J., Simmonds, C., O’Connell, C., … </w:t>
      </w:r>
      <w:r w:rsidRPr="00770C6B">
        <w:rPr>
          <w:rFonts w:ascii="Times New Roman" w:hAnsi="Times New Roman" w:cs="Times New Roman"/>
          <w:noProof/>
        </w:rPr>
        <w:lastRenderedPageBreak/>
        <w:t xml:space="preserve">Tsomondo, T. (2001). Economic and environmental threats of alien plant, animal, and microbe invasions. </w:t>
      </w:r>
      <w:r w:rsidRPr="00770C6B">
        <w:rPr>
          <w:rFonts w:ascii="Times New Roman" w:hAnsi="Times New Roman" w:cs="Times New Roman"/>
          <w:i/>
          <w:iCs/>
          <w:noProof/>
        </w:rPr>
        <w:t>Agriculture, Ecosystems and Environment</w:t>
      </w:r>
      <w:r w:rsidRPr="00770C6B">
        <w:rPr>
          <w:rFonts w:ascii="Times New Roman" w:hAnsi="Times New Roman" w:cs="Times New Roman"/>
          <w:noProof/>
        </w:rPr>
        <w:t xml:space="preserve">, </w:t>
      </w:r>
      <w:r w:rsidRPr="00770C6B">
        <w:rPr>
          <w:rFonts w:ascii="Times New Roman" w:hAnsi="Times New Roman" w:cs="Times New Roman"/>
          <w:i/>
          <w:iCs/>
          <w:noProof/>
        </w:rPr>
        <w:t>84</w:t>
      </w:r>
      <w:r w:rsidRPr="00770C6B">
        <w:rPr>
          <w:rFonts w:ascii="Times New Roman" w:hAnsi="Times New Roman" w:cs="Times New Roman"/>
          <w:noProof/>
        </w:rPr>
        <w:t>(1), 1–20. https://doi.org/10.1016/S0167-8809(00)00178-X</w:t>
      </w:r>
    </w:p>
    <w:p w14:paraId="3D1306E6" w14:textId="77777777" w:rsidR="000A4392" w:rsidRPr="00770C6B" w:rsidRDefault="000A4392" w:rsidP="000A4392">
      <w:pPr>
        <w:widowControl w:val="0"/>
        <w:autoSpaceDE w:val="0"/>
        <w:autoSpaceDN w:val="0"/>
        <w:adjustRightInd w:val="0"/>
        <w:spacing w:line="480" w:lineRule="auto"/>
        <w:ind w:left="480" w:hanging="480"/>
        <w:rPr>
          <w:rFonts w:ascii="Times New Roman" w:hAnsi="Times New Roman" w:cs="Times New Roman"/>
          <w:noProof/>
        </w:rPr>
      </w:pPr>
      <w:r w:rsidRPr="00770C6B">
        <w:rPr>
          <w:rFonts w:ascii="Times New Roman" w:hAnsi="Times New Roman" w:cs="Times New Roman"/>
          <w:noProof/>
        </w:rPr>
        <w:t xml:space="preserve">Sprent, J. I. (2007). Evolving ideas of legume evolution and diversity: A taxonomic perspective on the occurrence of nodulation: Tansley review. </w:t>
      </w:r>
      <w:r w:rsidRPr="00770C6B">
        <w:rPr>
          <w:rFonts w:ascii="Times New Roman" w:hAnsi="Times New Roman" w:cs="Times New Roman"/>
          <w:i/>
          <w:iCs/>
          <w:noProof/>
        </w:rPr>
        <w:t>New Phytologist</w:t>
      </w:r>
      <w:r w:rsidRPr="00770C6B">
        <w:rPr>
          <w:rFonts w:ascii="Times New Roman" w:hAnsi="Times New Roman" w:cs="Times New Roman"/>
          <w:noProof/>
        </w:rPr>
        <w:t xml:space="preserve">, </w:t>
      </w:r>
      <w:r w:rsidRPr="00770C6B">
        <w:rPr>
          <w:rFonts w:ascii="Times New Roman" w:hAnsi="Times New Roman" w:cs="Times New Roman"/>
          <w:i/>
          <w:iCs/>
          <w:noProof/>
        </w:rPr>
        <w:t>174</w:t>
      </w:r>
      <w:r w:rsidRPr="00770C6B">
        <w:rPr>
          <w:rFonts w:ascii="Times New Roman" w:hAnsi="Times New Roman" w:cs="Times New Roman"/>
          <w:noProof/>
        </w:rPr>
        <w:t>(1), 11–25. https://doi.org/10.1111/j.1469-8137.2007.02015.x</w:t>
      </w:r>
    </w:p>
    <w:p w14:paraId="1DFC7B5A" w14:textId="77777777" w:rsidR="000A4392" w:rsidRPr="00770C6B" w:rsidRDefault="000A4392" w:rsidP="000A4392">
      <w:pPr>
        <w:widowControl w:val="0"/>
        <w:autoSpaceDE w:val="0"/>
        <w:autoSpaceDN w:val="0"/>
        <w:adjustRightInd w:val="0"/>
        <w:spacing w:line="480" w:lineRule="auto"/>
        <w:ind w:left="480" w:hanging="480"/>
        <w:rPr>
          <w:rFonts w:ascii="Times New Roman" w:hAnsi="Times New Roman" w:cs="Times New Roman"/>
          <w:noProof/>
        </w:rPr>
      </w:pPr>
      <w:r w:rsidRPr="00770C6B">
        <w:rPr>
          <w:rFonts w:ascii="Times New Roman" w:hAnsi="Times New Roman" w:cs="Times New Roman"/>
          <w:noProof/>
        </w:rPr>
        <w:t xml:space="preserve">Stigall, A. L. (2012). Invasive Species and Evolution. </w:t>
      </w:r>
      <w:r w:rsidRPr="00770C6B">
        <w:rPr>
          <w:rFonts w:ascii="Times New Roman" w:hAnsi="Times New Roman" w:cs="Times New Roman"/>
          <w:i/>
          <w:iCs/>
          <w:noProof/>
        </w:rPr>
        <w:t>Evolution: Education and Outreach</w:t>
      </w:r>
      <w:r w:rsidRPr="00770C6B">
        <w:rPr>
          <w:rFonts w:ascii="Times New Roman" w:hAnsi="Times New Roman" w:cs="Times New Roman"/>
          <w:noProof/>
        </w:rPr>
        <w:t xml:space="preserve">, </w:t>
      </w:r>
      <w:r w:rsidRPr="00770C6B">
        <w:rPr>
          <w:rFonts w:ascii="Times New Roman" w:hAnsi="Times New Roman" w:cs="Times New Roman"/>
          <w:i/>
          <w:iCs/>
          <w:noProof/>
        </w:rPr>
        <w:t>5</w:t>
      </w:r>
      <w:r w:rsidRPr="00770C6B">
        <w:rPr>
          <w:rFonts w:ascii="Times New Roman" w:hAnsi="Times New Roman" w:cs="Times New Roman"/>
          <w:noProof/>
        </w:rPr>
        <w:t>(4), 526–533. https://doi.org/10.1007/s12052-012-0410-5</w:t>
      </w:r>
    </w:p>
    <w:p w14:paraId="7A14DE58" w14:textId="77777777" w:rsidR="000A4392" w:rsidRPr="00770C6B" w:rsidRDefault="000A4392" w:rsidP="000A4392">
      <w:pPr>
        <w:widowControl w:val="0"/>
        <w:autoSpaceDE w:val="0"/>
        <w:autoSpaceDN w:val="0"/>
        <w:adjustRightInd w:val="0"/>
        <w:spacing w:line="480" w:lineRule="auto"/>
        <w:ind w:left="480" w:hanging="480"/>
        <w:rPr>
          <w:rFonts w:ascii="Times New Roman" w:hAnsi="Times New Roman" w:cs="Times New Roman"/>
          <w:noProof/>
        </w:rPr>
      </w:pPr>
      <w:r w:rsidRPr="00770C6B">
        <w:rPr>
          <w:rFonts w:ascii="Times New Roman" w:hAnsi="Times New Roman" w:cs="Times New Roman"/>
          <w:noProof/>
        </w:rPr>
        <w:t xml:space="preserve">Tobin, P. C. (2018). Managing invasive species. </w:t>
      </w:r>
      <w:r w:rsidRPr="00770C6B">
        <w:rPr>
          <w:rFonts w:ascii="Times New Roman" w:hAnsi="Times New Roman" w:cs="Times New Roman"/>
          <w:i/>
          <w:iCs/>
          <w:noProof/>
        </w:rPr>
        <w:t>F1000Research</w:t>
      </w:r>
      <w:r w:rsidRPr="00770C6B">
        <w:rPr>
          <w:rFonts w:ascii="Times New Roman" w:hAnsi="Times New Roman" w:cs="Times New Roman"/>
          <w:noProof/>
        </w:rPr>
        <w:t xml:space="preserve">, </w:t>
      </w:r>
      <w:r w:rsidRPr="00770C6B">
        <w:rPr>
          <w:rFonts w:ascii="Times New Roman" w:hAnsi="Times New Roman" w:cs="Times New Roman"/>
          <w:i/>
          <w:iCs/>
          <w:noProof/>
        </w:rPr>
        <w:t>7</w:t>
      </w:r>
      <w:r w:rsidRPr="00770C6B">
        <w:rPr>
          <w:rFonts w:ascii="Times New Roman" w:hAnsi="Times New Roman" w:cs="Times New Roman"/>
          <w:noProof/>
        </w:rPr>
        <w:t>, 1–8. https://doi.org/10.12688/f1000research.15414.1</w:t>
      </w:r>
    </w:p>
    <w:p w14:paraId="0DA2CE15" w14:textId="796250F8" w:rsidR="000A4392" w:rsidRPr="00770C6B" w:rsidRDefault="000A4392" w:rsidP="000A4392">
      <w:pPr>
        <w:widowControl w:val="0"/>
        <w:autoSpaceDE w:val="0"/>
        <w:autoSpaceDN w:val="0"/>
        <w:adjustRightInd w:val="0"/>
        <w:spacing w:line="480" w:lineRule="auto"/>
        <w:ind w:left="480" w:hanging="480"/>
        <w:rPr>
          <w:rFonts w:ascii="Times New Roman" w:hAnsi="Times New Roman" w:cs="Times New Roman"/>
          <w:noProof/>
        </w:rPr>
      </w:pPr>
      <w:r w:rsidRPr="00770C6B">
        <w:rPr>
          <w:rFonts w:ascii="Times New Roman" w:hAnsi="Times New Roman" w:cs="Times New Roman"/>
          <w:noProof/>
        </w:rPr>
        <w:t xml:space="preserve">Yahara, T., Javadi, F., Onoda, Y., de Queiroz, L. P., Faith, D. P., Prado, D. E., … Nkonki, T. (2013). Global legume diversity assessment: Concepts, key indicators, and strategies. </w:t>
      </w:r>
      <w:r w:rsidRPr="00770C6B">
        <w:rPr>
          <w:rFonts w:ascii="Times New Roman" w:hAnsi="Times New Roman" w:cs="Times New Roman"/>
          <w:i/>
          <w:iCs/>
          <w:noProof/>
        </w:rPr>
        <w:t>Taxon</w:t>
      </w:r>
      <w:r w:rsidRPr="00770C6B">
        <w:rPr>
          <w:rFonts w:ascii="Times New Roman" w:hAnsi="Times New Roman" w:cs="Times New Roman"/>
          <w:noProof/>
        </w:rPr>
        <w:t xml:space="preserve">, </w:t>
      </w:r>
      <w:r w:rsidRPr="00770C6B">
        <w:rPr>
          <w:rFonts w:ascii="Times New Roman" w:hAnsi="Times New Roman" w:cs="Times New Roman"/>
          <w:i/>
          <w:iCs/>
          <w:noProof/>
        </w:rPr>
        <w:t>62</w:t>
      </w:r>
      <w:r w:rsidRPr="00770C6B">
        <w:rPr>
          <w:rFonts w:ascii="Times New Roman" w:hAnsi="Times New Roman" w:cs="Times New Roman"/>
          <w:noProof/>
        </w:rPr>
        <w:t>(2), 249–266. https://doi.org/10.12705/622.12</w:t>
      </w:r>
    </w:p>
    <w:p w14:paraId="4BC92936" w14:textId="7F3EE4D7" w:rsidR="000A4392" w:rsidRPr="00770C6B" w:rsidRDefault="000A4392" w:rsidP="000A4392">
      <w:pPr>
        <w:widowControl w:val="0"/>
        <w:autoSpaceDE w:val="0"/>
        <w:autoSpaceDN w:val="0"/>
        <w:adjustRightInd w:val="0"/>
        <w:spacing w:line="480" w:lineRule="auto"/>
        <w:ind w:left="480" w:hanging="480"/>
        <w:rPr>
          <w:rFonts w:ascii="Times New Roman" w:hAnsi="Times New Roman" w:cs="Times New Roman"/>
          <w:noProof/>
        </w:rPr>
      </w:pPr>
    </w:p>
    <w:p w14:paraId="2ADDFF59" w14:textId="5C6D2B37" w:rsidR="000A4392" w:rsidRPr="00770C6B" w:rsidRDefault="00591357" w:rsidP="000A4392">
      <w:pPr>
        <w:rPr>
          <w:rFonts w:ascii="Times New Roman" w:hAnsi="Times New Roman" w:cs="Times New Roman"/>
          <w:noProof/>
        </w:rPr>
      </w:pPr>
      <w:r>
        <w:rPr>
          <w:rFonts w:ascii="Times New Roman" w:hAnsi="Times New Roman" w:cs="Times New Roman"/>
          <w:noProof/>
        </w:rPr>
        <w:t>L</w:t>
      </w:r>
      <w:r w:rsidR="000A4392" w:rsidRPr="00770C6B">
        <w:rPr>
          <w:rFonts w:ascii="Times New Roman" w:hAnsi="Times New Roman" w:cs="Times New Roman"/>
          <w:noProof/>
        </w:rPr>
        <w:t>iterature used in analyses</w:t>
      </w:r>
      <w:r>
        <w:rPr>
          <w:rFonts w:ascii="Times New Roman" w:hAnsi="Times New Roman" w:cs="Times New Roman"/>
          <w:noProof/>
        </w:rPr>
        <w:t xml:space="preserve"> but not cited in paper text</w:t>
      </w:r>
      <w:r w:rsidR="000A4392" w:rsidRPr="00770C6B">
        <w:rPr>
          <w:rFonts w:ascii="Times New Roman" w:hAnsi="Times New Roman" w:cs="Times New Roman"/>
          <w:noProof/>
        </w:rPr>
        <w:t xml:space="preserve"> </w:t>
      </w:r>
      <w:r>
        <w:rPr>
          <w:rFonts w:ascii="Times New Roman" w:hAnsi="Times New Roman" w:cs="Times New Roman"/>
          <w:noProof/>
        </w:rPr>
        <w:t xml:space="preserve">can be found after figures. </w:t>
      </w:r>
    </w:p>
    <w:p w14:paraId="665BC192" w14:textId="39C8B5B3" w:rsidR="000A4392" w:rsidRDefault="000A4392" w:rsidP="67B6E2D6">
      <w:pPr>
        <w:spacing w:line="480" w:lineRule="auto"/>
        <w:rPr>
          <w:rFonts w:ascii="Times New Roman" w:eastAsia="Times New Roman" w:hAnsi="Times New Roman" w:cs="Times New Roman"/>
        </w:rPr>
      </w:pPr>
      <w:r w:rsidRPr="00770C6B">
        <w:rPr>
          <w:rFonts w:ascii="Times New Roman" w:eastAsia="Times New Roman" w:hAnsi="Times New Roman" w:cs="Times New Roman"/>
        </w:rPr>
        <w:fldChar w:fldCharType="end"/>
      </w:r>
    </w:p>
    <w:p w14:paraId="15B9C300" w14:textId="4C192682" w:rsidR="00BA735F" w:rsidRDefault="00BA735F" w:rsidP="67B6E2D6">
      <w:pPr>
        <w:spacing w:line="480" w:lineRule="auto"/>
        <w:rPr>
          <w:rFonts w:ascii="Times New Roman" w:eastAsia="Times New Roman" w:hAnsi="Times New Roman" w:cs="Times New Roman"/>
          <w:b/>
          <w:bCs/>
        </w:rPr>
      </w:pPr>
      <w:r w:rsidRPr="67B6E2D6">
        <w:rPr>
          <w:rFonts w:ascii="Times New Roman" w:eastAsia="Times New Roman" w:hAnsi="Times New Roman" w:cs="Times New Roman"/>
        </w:rPr>
        <w:br w:type="page"/>
      </w:r>
      <w:r w:rsidR="67B6E2D6" w:rsidRPr="67B6E2D6">
        <w:rPr>
          <w:rFonts w:ascii="Times New Roman" w:eastAsia="Times New Roman" w:hAnsi="Times New Roman" w:cs="Times New Roman"/>
          <w:b/>
          <w:bCs/>
        </w:rPr>
        <w:lastRenderedPageBreak/>
        <w:t>Figures</w:t>
      </w:r>
    </w:p>
    <w:p w14:paraId="11D7F2F1" w14:textId="7BE71E6B" w:rsidR="00770C6B" w:rsidRPr="00AF3EB8" w:rsidRDefault="00770C6B" w:rsidP="67B6E2D6">
      <w:pPr>
        <w:spacing w:line="480" w:lineRule="auto"/>
        <w:rPr>
          <w:rFonts w:ascii="Times New Roman" w:eastAsia="Times New Roman" w:hAnsi="Times New Roman" w:cs="Times New Roman"/>
          <w:b/>
          <w:bCs/>
        </w:rPr>
      </w:pPr>
      <w:r>
        <w:rPr>
          <w:rFonts w:ascii="Times New Roman" w:eastAsia="Times New Roman" w:hAnsi="Times New Roman" w:cs="Times New Roman"/>
          <w:b/>
          <w:bCs/>
          <w:noProof/>
        </w:rPr>
        <w:drawing>
          <wp:anchor distT="0" distB="0" distL="114300" distR="114300" simplePos="0" relativeHeight="251658240" behindDoc="0" locked="0" layoutInCell="1" allowOverlap="1" wp14:anchorId="350481ED" wp14:editId="6CD23639">
            <wp:simplePos x="0" y="0"/>
            <wp:positionH relativeFrom="column">
              <wp:posOffset>-34714</wp:posOffset>
            </wp:positionH>
            <wp:positionV relativeFrom="paragraph">
              <wp:posOffset>130387</wp:posOffset>
            </wp:positionV>
            <wp:extent cx="5050790" cy="3086735"/>
            <wp:effectExtent l="12700" t="12700" r="16510" b="12065"/>
            <wp:wrapSquare wrapText="bothSides"/>
            <wp:docPr id="1" name="Picture 1"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png"/>
                    <pic:cNvPicPr/>
                  </pic:nvPicPr>
                  <pic:blipFill rotWithShape="1">
                    <a:blip r:embed="rId9">
                      <a:extLst>
                        <a:ext uri="{28A0092B-C50C-407E-A947-70E740481C1C}">
                          <a14:useLocalDpi xmlns:a14="http://schemas.microsoft.com/office/drawing/2010/main" val="0"/>
                        </a:ext>
                      </a:extLst>
                    </a:blip>
                    <a:srcRect r="7955"/>
                    <a:stretch/>
                  </pic:blipFill>
                  <pic:spPr bwMode="auto">
                    <a:xfrm>
                      <a:off x="0" y="0"/>
                      <a:ext cx="5050790" cy="308673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80335ED" w14:textId="577031D0" w:rsidR="00BA735F" w:rsidRPr="00AF3EB8" w:rsidRDefault="00BA735F" w:rsidP="67B6E2D6">
      <w:pPr>
        <w:spacing w:line="480" w:lineRule="auto"/>
        <w:rPr>
          <w:rFonts w:ascii="Times New Roman" w:eastAsia="Times New Roman" w:hAnsi="Times New Roman" w:cs="Times New Roman"/>
          <w:b/>
          <w:bCs/>
        </w:rPr>
      </w:pPr>
    </w:p>
    <w:p w14:paraId="3F929F63" w14:textId="77777777" w:rsidR="00C01B04" w:rsidRDefault="00C01B04" w:rsidP="00C01B04">
      <w:pPr>
        <w:rPr>
          <w:rFonts w:ascii="Times New Roman" w:eastAsia="Times New Roman" w:hAnsi="Times New Roman" w:cs="Times New Roman"/>
        </w:rPr>
      </w:pPr>
    </w:p>
    <w:p w14:paraId="5B99304A" w14:textId="77777777" w:rsidR="00C01B04" w:rsidRDefault="00C01B04" w:rsidP="00C01B04">
      <w:pPr>
        <w:rPr>
          <w:rFonts w:ascii="Times New Roman" w:eastAsia="Times New Roman" w:hAnsi="Times New Roman" w:cs="Times New Roman"/>
        </w:rPr>
      </w:pPr>
    </w:p>
    <w:p w14:paraId="57170983" w14:textId="77777777" w:rsidR="00C01B04" w:rsidRDefault="00C01B04" w:rsidP="00C01B04">
      <w:pPr>
        <w:rPr>
          <w:rFonts w:ascii="Times New Roman" w:eastAsia="Times New Roman" w:hAnsi="Times New Roman" w:cs="Times New Roman"/>
        </w:rPr>
      </w:pPr>
    </w:p>
    <w:p w14:paraId="63797B86" w14:textId="77777777" w:rsidR="00C01B04" w:rsidRDefault="00C01B04" w:rsidP="00C01B04">
      <w:pPr>
        <w:rPr>
          <w:rFonts w:ascii="Times New Roman" w:eastAsia="Times New Roman" w:hAnsi="Times New Roman" w:cs="Times New Roman"/>
        </w:rPr>
      </w:pPr>
    </w:p>
    <w:p w14:paraId="6E10CA22" w14:textId="77777777" w:rsidR="00C01B04" w:rsidRDefault="00C01B04" w:rsidP="00C01B04">
      <w:pPr>
        <w:rPr>
          <w:rFonts w:ascii="Times New Roman" w:eastAsia="Times New Roman" w:hAnsi="Times New Roman" w:cs="Times New Roman"/>
        </w:rPr>
      </w:pPr>
    </w:p>
    <w:p w14:paraId="255379D2" w14:textId="77777777" w:rsidR="00C01B04" w:rsidRDefault="00C01B04" w:rsidP="00C01B04">
      <w:pPr>
        <w:rPr>
          <w:rFonts w:ascii="Times New Roman" w:eastAsia="Times New Roman" w:hAnsi="Times New Roman" w:cs="Times New Roman"/>
        </w:rPr>
      </w:pPr>
    </w:p>
    <w:p w14:paraId="3F9EE38E" w14:textId="77777777" w:rsidR="00C01B04" w:rsidRDefault="00C01B04" w:rsidP="00C01B04">
      <w:pPr>
        <w:rPr>
          <w:rFonts w:ascii="Times New Roman" w:eastAsia="Times New Roman" w:hAnsi="Times New Roman" w:cs="Times New Roman"/>
        </w:rPr>
      </w:pPr>
    </w:p>
    <w:p w14:paraId="25504451" w14:textId="77777777" w:rsidR="00C01B04" w:rsidRDefault="00C01B04" w:rsidP="00C01B04">
      <w:pPr>
        <w:rPr>
          <w:rFonts w:ascii="Times New Roman" w:eastAsia="Times New Roman" w:hAnsi="Times New Roman" w:cs="Times New Roman"/>
        </w:rPr>
      </w:pPr>
    </w:p>
    <w:p w14:paraId="6E3825D2" w14:textId="77777777" w:rsidR="00C01B04" w:rsidRDefault="00C01B04" w:rsidP="00C01B04">
      <w:pPr>
        <w:rPr>
          <w:rFonts w:ascii="Times New Roman" w:eastAsia="Times New Roman" w:hAnsi="Times New Roman" w:cs="Times New Roman"/>
        </w:rPr>
      </w:pPr>
    </w:p>
    <w:p w14:paraId="27F6EC91" w14:textId="77777777" w:rsidR="00C01B04" w:rsidRDefault="00C01B04" w:rsidP="00C01B04">
      <w:pPr>
        <w:rPr>
          <w:rFonts w:ascii="Times New Roman" w:eastAsia="Times New Roman" w:hAnsi="Times New Roman" w:cs="Times New Roman"/>
        </w:rPr>
      </w:pPr>
    </w:p>
    <w:p w14:paraId="55A1D937" w14:textId="77777777" w:rsidR="00C01B04" w:rsidRDefault="00C01B04" w:rsidP="00C01B04">
      <w:pPr>
        <w:rPr>
          <w:rFonts w:ascii="Times New Roman" w:eastAsia="Times New Roman" w:hAnsi="Times New Roman" w:cs="Times New Roman"/>
        </w:rPr>
      </w:pPr>
    </w:p>
    <w:p w14:paraId="3684A390" w14:textId="77777777" w:rsidR="00C01B04" w:rsidRDefault="00C01B04" w:rsidP="00C01B04">
      <w:pPr>
        <w:rPr>
          <w:rFonts w:ascii="Times New Roman" w:eastAsia="Times New Roman" w:hAnsi="Times New Roman" w:cs="Times New Roman"/>
        </w:rPr>
      </w:pPr>
    </w:p>
    <w:p w14:paraId="670541A3" w14:textId="77777777" w:rsidR="00C01B04" w:rsidRDefault="00C01B04" w:rsidP="00C01B04">
      <w:pPr>
        <w:rPr>
          <w:rFonts w:ascii="Times New Roman" w:eastAsia="Times New Roman" w:hAnsi="Times New Roman" w:cs="Times New Roman"/>
        </w:rPr>
      </w:pPr>
    </w:p>
    <w:p w14:paraId="447CF088" w14:textId="77777777" w:rsidR="00C01B04" w:rsidRDefault="00C01B04" w:rsidP="00C01B04">
      <w:pPr>
        <w:rPr>
          <w:rFonts w:ascii="Times New Roman" w:eastAsia="Times New Roman" w:hAnsi="Times New Roman" w:cs="Times New Roman"/>
        </w:rPr>
      </w:pPr>
    </w:p>
    <w:p w14:paraId="7930162D" w14:textId="77777777" w:rsidR="00C01B04" w:rsidRPr="00C01B04" w:rsidRDefault="00C01B04" w:rsidP="00C01B04">
      <w:pPr>
        <w:rPr>
          <w:rFonts w:ascii="Times New Roman" w:eastAsia="Times New Roman" w:hAnsi="Times New Roman" w:cs="Times New Roman"/>
          <w:sz w:val="22"/>
          <w:szCs w:val="22"/>
        </w:rPr>
      </w:pPr>
    </w:p>
    <w:p w14:paraId="139E67B0" w14:textId="01CDC590" w:rsidR="67B6E2D6" w:rsidRPr="00690B40" w:rsidRDefault="67B6E2D6" w:rsidP="00C01B04">
      <w:pPr>
        <w:rPr>
          <w:rFonts w:ascii="Times New Roman" w:eastAsia="Times New Roman" w:hAnsi="Times New Roman" w:cs="Times New Roman"/>
        </w:rPr>
      </w:pPr>
      <w:r w:rsidRPr="00690B40">
        <w:rPr>
          <w:rFonts w:ascii="Times New Roman" w:eastAsia="Times New Roman" w:hAnsi="Times New Roman" w:cs="Times New Roman"/>
        </w:rPr>
        <w:t xml:space="preserve">Figure 1. Map of the </w:t>
      </w:r>
      <w:r w:rsidR="00770C6B">
        <w:rPr>
          <w:rFonts w:ascii="Times New Roman" w:eastAsia="Times New Roman" w:hAnsi="Times New Roman" w:cs="Times New Roman"/>
        </w:rPr>
        <w:t>world</w:t>
      </w:r>
      <w:r w:rsidRPr="00690B40">
        <w:rPr>
          <w:rFonts w:ascii="Times New Roman" w:eastAsia="Times New Roman" w:hAnsi="Times New Roman" w:cs="Times New Roman"/>
        </w:rPr>
        <w:t xml:space="preserve"> with countries found in 211 experiments colored in blue. The number of studies from the top 50% of data collected are identified: China (170), Australia (70), Senegal (61), United States (41), Belgium (38), South Africa (37). </w:t>
      </w:r>
    </w:p>
    <w:p w14:paraId="7C5BE388" w14:textId="6C34C14E" w:rsidR="00C01B04" w:rsidRDefault="00C01B04" w:rsidP="00C01B04">
      <w:pPr>
        <w:rPr>
          <w:rFonts w:ascii="Times New Roman" w:eastAsia="Times New Roman" w:hAnsi="Times New Roman" w:cs="Times New Roman"/>
          <w:sz w:val="22"/>
          <w:szCs w:val="22"/>
        </w:rPr>
      </w:pPr>
    </w:p>
    <w:p w14:paraId="3EE8B291" w14:textId="77777777" w:rsidR="00C01B04" w:rsidRPr="00C01B04" w:rsidRDefault="00C01B04" w:rsidP="00C01B04">
      <w:pPr>
        <w:rPr>
          <w:rFonts w:ascii="Times New Roman" w:eastAsia="Times New Roman" w:hAnsi="Times New Roman" w:cs="Times New Roman"/>
          <w:sz w:val="22"/>
          <w:szCs w:val="22"/>
        </w:rPr>
      </w:pPr>
    </w:p>
    <w:p w14:paraId="05B7CCBB" w14:textId="712172C3" w:rsidR="00C01B04" w:rsidRDefault="00770C6B" w:rsidP="00C01B04">
      <w:pPr>
        <w:rPr>
          <w:rFonts w:ascii="Times New Roman" w:eastAsia="Times New Roman" w:hAnsi="Times New Roman" w:cs="Times New Roman"/>
        </w:rPr>
      </w:pPr>
      <w:r>
        <w:rPr>
          <w:rFonts w:ascii="Times New Roman" w:eastAsia="Times New Roman" w:hAnsi="Times New Roman" w:cs="Times New Roman"/>
          <w:noProof/>
        </w:rPr>
        <w:lastRenderedPageBreak/>
        <mc:AlternateContent>
          <mc:Choice Requires="wps">
            <w:drawing>
              <wp:anchor distT="0" distB="0" distL="114300" distR="114300" simplePos="0" relativeHeight="251659264" behindDoc="0" locked="0" layoutInCell="1" allowOverlap="1" wp14:anchorId="536C41BB" wp14:editId="2F28B994">
                <wp:simplePos x="0" y="0"/>
                <wp:positionH relativeFrom="column">
                  <wp:posOffset>4978400</wp:posOffset>
                </wp:positionH>
                <wp:positionV relativeFrom="paragraph">
                  <wp:posOffset>1388533</wp:posOffset>
                </wp:positionV>
                <wp:extent cx="914400" cy="787400"/>
                <wp:effectExtent l="0" t="0" r="12700" b="12700"/>
                <wp:wrapNone/>
                <wp:docPr id="3" name="Rectangle 3"/>
                <wp:cNvGraphicFramePr/>
                <a:graphic xmlns:a="http://schemas.openxmlformats.org/drawingml/2006/main">
                  <a:graphicData uri="http://schemas.microsoft.com/office/word/2010/wordprocessingShape">
                    <wps:wsp>
                      <wps:cNvSpPr/>
                      <wps:spPr>
                        <a:xfrm>
                          <a:off x="0" y="0"/>
                          <a:ext cx="914400" cy="7874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E3A359" id="Rectangle 3" o:spid="_x0000_s1026" style="position:absolute;margin-left:392pt;margin-top:109.35pt;width:1in;height:6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" fillcolor="white [3212]" strokecolor="white [3212]" strokeweight="1pt"/>
            </w:pict>
          </mc:Fallback>
        </mc:AlternateContent>
      </w:r>
      <w:r>
        <w:rPr>
          <w:rFonts w:ascii="Times New Roman" w:eastAsia="Times New Roman" w:hAnsi="Times New Roman" w:cs="Times New Roman"/>
          <w:noProof/>
        </w:rPr>
        <w:drawing>
          <wp:inline distT="0" distB="0" distL="0" distR="0" wp14:anchorId="1C538DC0" wp14:editId="02378200">
            <wp:extent cx="5943600" cy="3962400"/>
            <wp:effectExtent l="12700" t="12700" r="12700" b="1270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a:ln>
                      <a:solidFill>
                        <a:schemeClr val="tx1"/>
                      </a:solidFill>
                    </a:ln>
                  </pic:spPr>
                </pic:pic>
              </a:graphicData>
            </a:graphic>
          </wp:inline>
        </w:drawing>
      </w:r>
    </w:p>
    <w:p w14:paraId="01A9D4F8" w14:textId="77777777" w:rsidR="00770C6B" w:rsidRDefault="00770C6B" w:rsidP="00C01B04">
      <w:pPr>
        <w:rPr>
          <w:rFonts w:ascii="Times New Roman" w:eastAsia="Times New Roman" w:hAnsi="Times New Roman" w:cs="Times New Roman"/>
        </w:rPr>
      </w:pPr>
    </w:p>
    <w:p w14:paraId="2D14724D" w14:textId="77777777" w:rsidR="004E71F9" w:rsidRDefault="004E71F9" w:rsidP="00C01B04">
      <w:pPr>
        <w:rPr>
          <w:rFonts w:ascii="Times New Roman" w:eastAsia="Times New Roman" w:hAnsi="Times New Roman" w:cs="Times New Roman"/>
        </w:rPr>
      </w:pPr>
    </w:p>
    <w:p w14:paraId="1980E4E2" w14:textId="7F3EF39B" w:rsidR="67B6E2D6" w:rsidRPr="00690B40" w:rsidRDefault="67B6E2D6" w:rsidP="00C01B04">
      <w:pPr>
        <w:rPr>
          <w:rFonts w:ascii="Times New Roman" w:eastAsia="Times New Roman" w:hAnsi="Times New Roman" w:cs="Times New Roman"/>
        </w:rPr>
      </w:pPr>
      <w:r w:rsidRPr="00690B40">
        <w:rPr>
          <w:rFonts w:ascii="Times New Roman" w:eastAsia="Times New Roman" w:hAnsi="Times New Roman" w:cs="Times New Roman"/>
        </w:rPr>
        <w:t xml:space="preserve">Figure 2. Out of 725 total legumes studied, 2 were classified as introduced, 131 were classified as invasive, and 591 were classified as native in the country they were studied in. </w:t>
      </w:r>
    </w:p>
    <w:p w14:paraId="748869D5" w14:textId="3050FA07" w:rsidR="00690B40" w:rsidRDefault="00690B40" w:rsidP="00C01B04">
      <w:pPr>
        <w:rPr>
          <w:rFonts w:ascii="Times New Roman" w:eastAsia="Times New Roman" w:hAnsi="Times New Roman" w:cs="Times New Roman"/>
          <w:sz w:val="22"/>
          <w:szCs w:val="22"/>
        </w:rPr>
      </w:pPr>
    </w:p>
    <w:p w14:paraId="2D94BCE1" w14:textId="67F011C1" w:rsidR="00690B40" w:rsidRDefault="00690B40" w:rsidP="00C01B04">
      <w:pPr>
        <w:rPr>
          <w:rFonts w:ascii="Times New Roman" w:eastAsia="Times New Roman" w:hAnsi="Times New Roman" w:cs="Times New Roman"/>
          <w:sz w:val="22"/>
          <w:szCs w:val="22"/>
        </w:rPr>
      </w:pPr>
      <w:r>
        <w:rPr>
          <w:rFonts w:ascii="Times New Roman" w:eastAsia="Times New Roman" w:hAnsi="Times New Roman" w:cs="Times New Roman"/>
          <w:noProof/>
        </w:rPr>
        <w:lastRenderedPageBreak/>
        <mc:AlternateContent>
          <mc:Choice Requires="wps">
            <w:drawing>
              <wp:anchor distT="0" distB="0" distL="114300" distR="114300" simplePos="0" relativeHeight="251661312" behindDoc="0" locked="0" layoutInCell="1" allowOverlap="1" wp14:anchorId="72DD3100" wp14:editId="0B896E22">
                <wp:simplePos x="0" y="0"/>
                <wp:positionH relativeFrom="column">
                  <wp:posOffset>4995333</wp:posOffset>
                </wp:positionH>
                <wp:positionV relativeFrom="paragraph">
                  <wp:posOffset>1371600</wp:posOffset>
                </wp:positionV>
                <wp:extent cx="897467" cy="863600"/>
                <wp:effectExtent l="0" t="0" r="17145" b="12700"/>
                <wp:wrapNone/>
                <wp:docPr id="6" name="Rectangle 6"/>
                <wp:cNvGraphicFramePr/>
                <a:graphic xmlns:a="http://schemas.openxmlformats.org/drawingml/2006/main">
                  <a:graphicData uri="http://schemas.microsoft.com/office/word/2010/wordprocessingShape">
                    <wps:wsp>
                      <wps:cNvSpPr/>
                      <wps:spPr>
                        <a:xfrm>
                          <a:off x="0" y="0"/>
                          <a:ext cx="897467" cy="8636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54EC48" id="Rectangle 6" o:spid="_x0000_s1026" style="position:absolute;margin-left:393.35pt;margin-top:108pt;width:70.65pt;height: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" fillcolor="white [3212]" strokecolor="white [3212]" strokeweight="1pt"/>
            </w:pict>
          </mc:Fallback>
        </mc:AlternateContent>
      </w:r>
      <w:r>
        <w:rPr>
          <w:rFonts w:ascii="Times New Roman" w:eastAsia="Times New Roman" w:hAnsi="Times New Roman" w:cs="Times New Roman"/>
          <w:noProof/>
          <w:sz w:val="22"/>
          <w:szCs w:val="22"/>
        </w:rPr>
        <w:drawing>
          <wp:inline distT="0" distB="0" distL="0" distR="0" wp14:anchorId="514E4860" wp14:editId="09670148">
            <wp:extent cx="5943600" cy="3962400"/>
            <wp:effectExtent l="12700" t="12700" r="12700" b="12700"/>
            <wp:docPr id="5" name="Picture 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verage_Symbion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a:ln>
                      <a:solidFill>
                        <a:schemeClr val="tx1"/>
                      </a:solidFill>
                    </a:ln>
                  </pic:spPr>
                </pic:pic>
              </a:graphicData>
            </a:graphic>
          </wp:inline>
        </w:drawing>
      </w:r>
    </w:p>
    <w:p w14:paraId="2EA5A6B2" w14:textId="77777777" w:rsidR="00690B40" w:rsidRDefault="00690B40" w:rsidP="00690B40">
      <w:pPr>
        <w:rPr>
          <w:rFonts w:ascii="Times New Roman" w:eastAsia="Times New Roman" w:hAnsi="Times New Roman" w:cs="Times New Roman"/>
        </w:rPr>
      </w:pPr>
    </w:p>
    <w:p w14:paraId="4F6C2525" w14:textId="5C43C33B" w:rsidR="00690B40" w:rsidRDefault="00690B40" w:rsidP="00690B40">
      <w:pPr>
        <w:rPr>
          <w:rFonts w:ascii="Times New Roman" w:eastAsia="Times New Roman" w:hAnsi="Times New Roman" w:cs="Times New Roman"/>
          <w:sz w:val="22"/>
          <w:szCs w:val="22"/>
        </w:rPr>
      </w:pPr>
      <w:r>
        <w:rPr>
          <w:rFonts w:ascii="Times New Roman" w:eastAsia="Times New Roman" w:hAnsi="Times New Roman" w:cs="Times New Roman"/>
        </w:rPr>
        <w:t xml:space="preserve">Figure 3. </w:t>
      </w:r>
      <w:r>
        <w:rPr>
          <w:rFonts w:ascii="Times New Roman" w:eastAsia="Times New Roman" w:hAnsi="Times New Roman" w:cs="Times New Roman"/>
          <w:sz w:val="22"/>
          <w:szCs w:val="22"/>
        </w:rPr>
        <w:t xml:space="preserve">Species classified as introduced (and found in their introduced ranges) and invasive (and found in their invasive ranges) associated with five and two rhizobial species on average, respectively. Species found in their native ranges associated with three rhizobial species on. </w:t>
      </w:r>
    </w:p>
    <w:p w14:paraId="7FE60767" w14:textId="631FC162" w:rsidR="00591357" w:rsidRDefault="00591357">
      <w:pPr>
        <w:rPr>
          <w:rFonts w:ascii="Times New Roman" w:eastAsia="Times New Roman" w:hAnsi="Times New Roman" w:cs="Times New Roman"/>
        </w:rPr>
      </w:pPr>
      <w:r>
        <w:rPr>
          <w:rFonts w:ascii="Times New Roman" w:eastAsia="Times New Roman" w:hAnsi="Times New Roman" w:cs="Times New Roman"/>
        </w:rPr>
        <w:br w:type="page"/>
      </w:r>
    </w:p>
    <w:p w14:paraId="544AB5BA" w14:textId="2F723C4D" w:rsidR="00690B40" w:rsidRDefault="00591357" w:rsidP="00C01B04">
      <w:pPr>
        <w:rPr>
          <w:rFonts w:ascii="Times New Roman" w:eastAsia="Times New Roman" w:hAnsi="Times New Roman" w:cs="Times New Roman"/>
          <w:b/>
          <w:bCs/>
        </w:rPr>
      </w:pPr>
      <w:r w:rsidRPr="00591357">
        <w:rPr>
          <w:rFonts w:ascii="Times New Roman" w:eastAsia="Times New Roman" w:hAnsi="Times New Roman" w:cs="Times New Roman"/>
          <w:b/>
          <w:bCs/>
        </w:rPr>
        <w:lastRenderedPageBreak/>
        <w:t>Data Analysis Citations</w:t>
      </w:r>
    </w:p>
    <w:p w14:paraId="4C8034AE" w14:textId="7D783E24" w:rsidR="00591357" w:rsidRDefault="00591357" w:rsidP="00C01B04">
      <w:pPr>
        <w:rPr>
          <w:rFonts w:ascii="Times New Roman" w:eastAsia="Times New Roman" w:hAnsi="Times New Roman" w:cs="Times New Roman"/>
          <w:b/>
          <w:bCs/>
        </w:rPr>
      </w:pPr>
    </w:p>
    <w:p w14:paraId="45E781B6" w14:textId="77777777" w:rsidR="00591357" w:rsidRPr="00591357" w:rsidRDefault="00591357" w:rsidP="00591357">
      <w:pPr>
        <w:pStyle w:val="NormalWeb"/>
        <w:ind w:left="480" w:hanging="480"/>
        <w:rPr>
          <w:sz w:val="20"/>
          <w:szCs w:val="20"/>
        </w:rPr>
      </w:pPr>
      <w:r w:rsidRPr="00591357">
        <w:rPr>
          <w:sz w:val="20"/>
          <w:szCs w:val="20"/>
        </w:rPr>
        <w:t xml:space="preserve">Abaidoo, R. C., Keyser, H. H., Singleton, P. W., &amp; Borthakur, D. (2000). Bradyrhizobium spp. (TGx) isolates nodulating the new soybean cultivars in Africa are diverse and distinct from bradyrhizobia that nodulate North American soybeans.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50</w:t>
      </w:r>
      <w:r w:rsidRPr="00591357">
        <w:rPr>
          <w:sz w:val="20"/>
          <w:szCs w:val="20"/>
        </w:rPr>
        <w:t>(1), 225–234. https://doi.org/10.1099/00207713-50-1-225</w:t>
      </w:r>
    </w:p>
    <w:p w14:paraId="5D67F490" w14:textId="77777777" w:rsidR="00591357" w:rsidRPr="00591357" w:rsidRDefault="00591357" w:rsidP="00591357">
      <w:pPr>
        <w:pStyle w:val="NormalWeb"/>
        <w:ind w:left="480" w:hanging="480"/>
        <w:rPr>
          <w:sz w:val="20"/>
          <w:szCs w:val="20"/>
        </w:rPr>
      </w:pPr>
      <w:r w:rsidRPr="00591357">
        <w:rPr>
          <w:sz w:val="20"/>
          <w:szCs w:val="20"/>
        </w:rPr>
        <w:t xml:space="preserve">Acosta-Durán, C., &amp; Martínez-Romero, E. (2002). Diversity of rhizobia from nodules of the leguminous tree Gliricidia sepium, a natural host of Rhizobium tropici. </w:t>
      </w:r>
      <w:r w:rsidRPr="00591357">
        <w:rPr>
          <w:i/>
          <w:iCs/>
          <w:sz w:val="20"/>
          <w:szCs w:val="20"/>
        </w:rPr>
        <w:t>Archives of Microbiology</w:t>
      </w:r>
      <w:r w:rsidRPr="00591357">
        <w:rPr>
          <w:sz w:val="20"/>
          <w:szCs w:val="20"/>
        </w:rPr>
        <w:t xml:space="preserve">, </w:t>
      </w:r>
      <w:r w:rsidRPr="00591357">
        <w:rPr>
          <w:i/>
          <w:iCs/>
          <w:sz w:val="20"/>
          <w:szCs w:val="20"/>
        </w:rPr>
        <w:t>178</w:t>
      </w:r>
      <w:r w:rsidRPr="00591357">
        <w:rPr>
          <w:sz w:val="20"/>
          <w:szCs w:val="20"/>
        </w:rPr>
        <w:t>(2), 161–164. https://doi.org/10.1007/s00203-002-0433-3</w:t>
      </w:r>
    </w:p>
    <w:p w14:paraId="781E2328" w14:textId="77777777" w:rsidR="00591357" w:rsidRPr="00591357" w:rsidRDefault="00591357" w:rsidP="00591357">
      <w:pPr>
        <w:pStyle w:val="NormalWeb"/>
        <w:ind w:left="480" w:hanging="480"/>
        <w:rPr>
          <w:sz w:val="20"/>
          <w:szCs w:val="20"/>
        </w:rPr>
      </w:pPr>
      <w:r w:rsidRPr="00591357">
        <w:rPr>
          <w:sz w:val="20"/>
          <w:szCs w:val="20"/>
        </w:rPr>
        <w:t xml:space="preserve">Aguilar, O. M., López, M. V., &amp; Riccillo, P. M. (2001). The diversity of rhizobia nodulating beans in Northwest Argentina as a source of more efficient inoculant strains. </w:t>
      </w:r>
      <w:r w:rsidRPr="00591357">
        <w:rPr>
          <w:i/>
          <w:iCs/>
          <w:sz w:val="20"/>
          <w:szCs w:val="20"/>
        </w:rPr>
        <w:t>Journal of Biotechnology</w:t>
      </w:r>
      <w:r w:rsidRPr="00591357">
        <w:rPr>
          <w:sz w:val="20"/>
          <w:szCs w:val="20"/>
        </w:rPr>
        <w:t xml:space="preserve">, </w:t>
      </w:r>
      <w:r w:rsidRPr="00591357">
        <w:rPr>
          <w:i/>
          <w:iCs/>
          <w:sz w:val="20"/>
          <w:szCs w:val="20"/>
        </w:rPr>
        <w:t>91</w:t>
      </w:r>
      <w:r w:rsidRPr="00591357">
        <w:rPr>
          <w:sz w:val="20"/>
          <w:szCs w:val="20"/>
        </w:rPr>
        <w:t>(2–3), 181–188. https://doi.org/10.1016/S0168-1656(01)00336-4</w:t>
      </w:r>
    </w:p>
    <w:p w14:paraId="3737B67C" w14:textId="77777777" w:rsidR="00591357" w:rsidRPr="00591357" w:rsidRDefault="00591357" w:rsidP="00591357">
      <w:pPr>
        <w:pStyle w:val="NormalWeb"/>
        <w:ind w:left="480" w:hanging="480"/>
        <w:rPr>
          <w:sz w:val="20"/>
          <w:szCs w:val="20"/>
        </w:rPr>
      </w:pPr>
      <w:r w:rsidRPr="00591357">
        <w:rPr>
          <w:sz w:val="20"/>
          <w:szCs w:val="20"/>
        </w:rPr>
        <w:t xml:space="preserve">Aguilar, O. M., Verónica López, M., Donato, M., Morón, B., Eugenia Soria-Diaz, M., Mateos, C., … Megías, M. (2006). Phylogeny and nodulation signal molecule of rhizobial populations able to nodulate common beans - Other than the predominant species Rhizobium etli - Present in soils from the northwest of Argentina. </w:t>
      </w:r>
      <w:r w:rsidRPr="00591357">
        <w:rPr>
          <w:i/>
          <w:iCs/>
          <w:sz w:val="20"/>
          <w:szCs w:val="20"/>
        </w:rPr>
        <w:t>Soil Biology and Biochemistry</w:t>
      </w:r>
      <w:r w:rsidRPr="00591357">
        <w:rPr>
          <w:sz w:val="20"/>
          <w:szCs w:val="20"/>
        </w:rPr>
        <w:t xml:space="preserve">, </w:t>
      </w:r>
      <w:r w:rsidRPr="00591357">
        <w:rPr>
          <w:i/>
          <w:iCs/>
          <w:sz w:val="20"/>
          <w:szCs w:val="20"/>
        </w:rPr>
        <w:t>38</w:t>
      </w:r>
      <w:r w:rsidRPr="00591357">
        <w:rPr>
          <w:sz w:val="20"/>
          <w:szCs w:val="20"/>
        </w:rPr>
        <w:t>(3), 573–586. https://doi.org/10.1016/j.soilbio.2005.06.011</w:t>
      </w:r>
    </w:p>
    <w:p w14:paraId="6F607DBF" w14:textId="77777777" w:rsidR="00591357" w:rsidRPr="00591357" w:rsidRDefault="00591357" w:rsidP="00591357">
      <w:pPr>
        <w:pStyle w:val="NormalWeb"/>
        <w:ind w:left="480" w:hanging="480"/>
        <w:rPr>
          <w:sz w:val="20"/>
          <w:szCs w:val="20"/>
        </w:rPr>
      </w:pPr>
      <w:r w:rsidRPr="00591357">
        <w:rPr>
          <w:sz w:val="20"/>
          <w:szCs w:val="20"/>
        </w:rPr>
        <w:t xml:space="preserve">Ahnia, H., Boulila, F., Boulila, A., Boucheffa, K., Durán, D., Bourebaba, Y., … Rey, L. (2014). Cytisus villosus from Northeastern Algeria is nodulated by genetically diverse Bradyrhizobium strains. </w:t>
      </w:r>
      <w:r w:rsidRPr="00591357">
        <w:rPr>
          <w:i/>
          <w:iCs/>
          <w:sz w:val="20"/>
          <w:szCs w:val="20"/>
        </w:rPr>
        <w:t>Antonie van Leeuwenhoek, International Journal of General and Molecular Microbiology</w:t>
      </w:r>
      <w:r w:rsidRPr="00591357">
        <w:rPr>
          <w:sz w:val="20"/>
          <w:szCs w:val="20"/>
        </w:rPr>
        <w:t xml:space="preserve">, </w:t>
      </w:r>
      <w:r w:rsidRPr="00591357">
        <w:rPr>
          <w:i/>
          <w:iCs/>
          <w:sz w:val="20"/>
          <w:szCs w:val="20"/>
        </w:rPr>
        <w:t>105</w:t>
      </w:r>
      <w:r w:rsidRPr="00591357">
        <w:rPr>
          <w:sz w:val="20"/>
          <w:szCs w:val="20"/>
        </w:rPr>
        <w:t>(6), 1121–1129. https://doi.org/10.1007/s10482-014-0173-9</w:t>
      </w:r>
    </w:p>
    <w:p w14:paraId="63C50C42" w14:textId="77777777" w:rsidR="00591357" w:rsidRPr="00591357" w:rsidRDefault="00591357" w:rsidP="00591357">
      <w:pPr>
        <w:pStyle w:val="NormalWeb"/>
        <w:ind w:left="480" w:hanging="480"/>
        <w:rPr>
          <w:sz w:val="20"/>
          <w:szCs w:val="20"/>
        </w:rPr>
      </w:pPr>
      <w:r w:rsidRPr="00591357">
        <w:rPr>
          <w:sz w:val="20"/>
          <w:szCs w:val="20"/>
        </w:rPr>
        <w:t xml:space="preserve">Alberton, O., Kaschuk, G., &amp; Hungria, M. (2006). Sampling effects on the assessment of genetic diversity of rhizobia associated with soybean and common bean. </w:t>
      </w:r>
      <w:r w:rsidRPr="00591357">
        <w:rPr>
          <w:i/>
          <w:iCs/>
          <w:sz w:val="20"/>
          <w:szCs w:val="20"/>
        </w:rPr>
        <w:t>Soil Biology and Biochemistry</w:t>
      </w:r>
      <w:r w:rsidRPr="00591357">
        <w:rPr>
          <w:sz w:val="20"/>
          <w:szCs w:val="20"/>
        </w:rPr>
        <w:t xml:space="preserve">, </w:t>
      </w:r>
      <w:r w:rsidRPr="00591357">
        <w:rPr>
          <w:i/>
          <w:iCs/>
          <w:sz w:val="20"/>
          <w:szCs w:val="20"/>
        </w:rPr>
        <w:t>38</w:t>
      </w:r>
      <w:r w:rsidRPr="00591357">
        <w:rPr>
          <w:sz w:val="20"/>
          <w:szCs w:val="20"/>
        </w:rPr>
        <w:t>(6), 1298–1307. https://doi.org/10.1016/j.soilbio.2005.08.018</w:t>
      </w:r>
    </w:p>
    <w:p w14:paraId="19743431" w14:textId="77777777" w:rsidR="00591357" w:rsidRPr="00591357" w:rsidRDefault="00591357" w:rsidP="00591357">
      <w:pPr>
        <w:pStyle w:val="NormalWeb"/>
        <w:ind w:left="480" w:hanging="480"/>
        <w:rPr>
          <w:sz w:val="20"/>
          <w:szCs w:val="20"/>
        </w:rPr>
      </w:pPr>
      <w:r w:rsidRPr="00591357">
        <w:rPr>
          <w:sz w:val="20"/>
          <w:szCs w:val="20"/>
        </w:rPr>
        <w:t xml:space="preserve">Alexandre, A., Brígido, C., Laranjo, M., Rodrigues, S., &amp; Oliveira, S. (2009). Survey of chickpea rhizobia diversity in Portugal reveals the predominance of species distinct from Mesorhizobium ciceri and Mesorhizobium mediterraneum. </w:t>
      </w:r>
      <w:r w:rsidRPr="00591357">
        <w:rPr>
          <w:i/>
          <w:iCs/>
          <w:sz w:val="20"/>
          <w:szCs w:val="20"/>
        </w:rPr>
        <w:t>Microbial Ecology</w:t>
      </w:r>
      <w:r w:rsidRPr="00591357">
        <w:rPr>
          <w:sz w:val="20"/>
          <w:szCs w:val="20"/>
        </w:rPr>
        <w:t xml:space="preserve">, </w:t>
      </w:r>
      <w:r w:rsidRPr="00591357">
        <w:rPr>
          <w:i/>
          <w:iCs/>
          <w:sz w:val="20"/>
          <w:szCs w:val="20"/>
        </w:rPr>
        <w:t>58</w:t>
      </w:r>
      <w:r w:rsidRPr="00591357">
        <w:rPr>
          <w:sz w:val="20"/>
          <w:szCs w:val="20"/>
        </w:rPr>
        <w:t>(4), 930–941. https://doi.org/10.1007/s00248-009-9536-6</w:t>
      </w:r>
    </w:p>
    <w:p w14:paraId="1A030B14" w14:textId="77777777" w:rsidR="00591357" w:rsidRPr="00591357" w:rsidRDefault="00591357" w:rsidP="00591357">
      <w:pPr>
        <w:pStyle w:val="NormalWeb"/>
        <w:ind w:left="480" w:hanging="480"/>
        <w:rPr>
          <w:sz w:val="20"/>
          <w:szCs w:val="20"/>
        </w:rPr>
      </w:pPr>
      <w:r w:rsidRPr="00591357">
        <w:rPr>
          <w:sz w:val="20"/>
          <w:szCs w:val="20"/>
        </w:rPr>
        <w:t xml:space="preserve">Álvarez-Martínez, E. R., Valverde, Á., Ramírez-Bahena, M. H., García-Fraile, P., Tejedor, C., Mateos, P. F., … Velázquez, E. (2009). The analysis of core and symbiotic genes of rhizobia nodulating Vicia from diverent continents reveals their common phylogenetic origin and suggests the distribution of Rhizobium leguminosarum strains together with Vicia seeds. </w:t>
      </w:r>
      <w:r w:rsidRPr="00591357">
        <w:rPr>
          <w:i/>
          <w:iCs/>
          <w:sz w:val="20"/>
          <w:szCs w:val="20"/>
        </w:rPr>
        <w:t>Archives of Microbiology</w:t>
      </w:r>
      <w:r w:rsidRPr="00591357">
        <w:rPr>
          <w:sz w:val="20"/>
          <w:szCs w:val="20"/>
        </w:rPr>
        <w:t xml:space="preserve">, </w:t>
      </w:r>
      <w:r w:rsidRPr="00591357">
        <w:rPr>
          <w:i/>
          <w:iCs/>
          <w:sz w:val="20"/>
          <w:szCs w:val="20"/>
        </w:rPr>
        <w:t>191</w:t>
      </w:r>
      <w:r w:rsidRPr="00591357">
        <w:rPr>
          <w:sz w:val="20"/>
          <w:szCs w:val="20"/>
        </w:rPr>
        <w:t>(8), 659–668. https://doi.org/10.1007/s00203-009-0495-6</w:t>
      </w:r>
    </w:p>
    <w:p w14:paraId="01CCB87D" w14:textId="77777777" w:rsidR="00591357" w:rsidRPr="00591357" w:rsidRDefault="00591357" w:rsidP="00591357">
      <w:pPr>
        <w:pStyle w:val="NormalWeb"/>
        <w:ind w:left="480" w:hanging="480"/>
        <w:rPr>
          <w:sz w:val="20"/>
          <w:szCs w:val="20"/>
        </w:rPr>
      </w:pPr>
      <w:r w:rsidRPr="00591357">
        <w:rPr>
          <w:sz w:val="20"/>
          <w:szCs w:val="20"/>
        </w:rPr>
        <w:t xml:space="preserve">Amarger, N., Macheret, V., &amp; Laguerre, G. (1997). Rhizobium gallicum sp. nov. and Rhizobium giardinii sp. nov., from Phaseolus vulgaris nodules. </w:t>
      </w:r>
      <w:r w:rsidRPr="00591357">
        <w:rPr>
          <w:i/>
          <w:iCs/>
          <w:sz w:val="20"/>
          <w:szCs w:val="20"/>
        </w:rPr>
        <w:t>International Journal of Systematic Bacteriology</w:t>
      </w:r>
      <w:r w:rsidRPr="00591357">
        <w:rPr>
          <w:sz w:val="20"/>
          <w:szCs w:val="20"/>
        </w:rPr>
        <w:t xml:space="preserve">, </w:t>
      </w:r>
      <w:r w:rsidRPr="00591357">
        <w:rPr>
          <w:i/>
          <w:iCs/>
          <w:sz w:val="20"/>
          <w:szCs w:val="20"/>
        </w:rPr>
        <w:t>47</w:t>
      </w:r>
      <w:r w:rsidRPr="00591357">
        <w:rPr>
          <w:sz w:val="20"/>
          <w:szCs w:val="20"/>
        </w:rPr>
        <w:t>(4), 996–1006. https://doi.org/10.1099/00207713-47-4-996</w:t>
      </w:r>
    </w:p>
    <w:p w14:paraId="25CE4C0F" w14:textId="77777777" w:rsidR="00591357" w:rsidRPr="00591357" w:rsidRDefault="00591357" w:rsidP="00591357">
      <w:pPr>
        <w:pStyle w:val="NormalWeb"/>
        <w:ind w:left="480" w:hanging="480"/>
        <w:rPr>
          <w:sz w:val="20"/>
          <w:szCs w:val="20"/>
        </w:rPr>
      </w:pPr>
      <w:r w:rsidRPr="00591357">
        <w:rPr>
          <w:sz w:val="20"/>
          <w:szCs w:val="20"/>
        </w:rPr>
        <w:t xml:space="preserve">Ampomah, O. Y., &amp; Huss-Danell, K. (2011). Genetic diversity of root nodule bacteria nodulating Lotus corniculatus and Anthyllis vulneraria in Sweden. </w:t>
      </w:r>
      <w:r w:rsidRPr="00591357">
        <w:rPr>
          <w:i/>
          <w:iCs/>
          <w:sz w:val="20"/>
          <w:szCs w:val="20"/>
        </w:rPr>
        <w:t>Systematic and Applied Microbiology</w:t>
      </w:r>
      <w:r w:rsidRPr="00591357">
        <w:rPr>
          <w:sz w:val="20"/>
          <w:szCs w:val="20"/>
        </w:rPr>
        <w:t xml:space="preserve">, </w:t>
      </w:r>
      <w:r w:rsidRPr="00591357">
        <w:rPr>
          <w:i/>
          <w:iCs/>
          <w:sz w:val="20"/>
          <w:szCs w:val="20"/>
        </w:rPr>
        <w:t>34</w:t>
      </w:r>
      <w:r w:rsidRPr="00591357">
        <w:rPr>
          <w:sz w:val="20"/>
          <w:szCs w:val="20"/>
        </w:rPr>
        <w:t>(4), 267–275. https://doi.org/10.1016/j.syapm.2011.01.006</w:t>
      </w:r>
    </w:p>
    <w:p w14:paraId="76489B36" w14:textId="77777777" w:rsidR="00591357" w:rsidRPr="00591357" w:rsidRDefault="00591357" w:rsidP="00591357">
      <w:pPr>
        <w:pStyle w:val="NormalWeb"/>
        <w:ind w:left="480" w:hanging="480"/>
        <w:rPr>
          <w:sz w:val="20"/>
          <w:szCs w:val="20"/>
        </w:rPr>
      </w:pPr>
      <w:r w:rsidRPr="00591357">
        <w:rPr>
          <w:sz w:val="20"/>
          <w:szCs w:val="20"/>
        </w:rPr>
        <w:t xml:space="preserve">Ampomah, O. Y., &amp; Huss-Danell, K. (2011). Nodulation of Thermopsis lupinoides by a Mesorhizobium huakuii strain with a unique nodA gene in Kamtchatka, Russia. </w:t>
      </w:r>
      <w:r w:rsidRPr="00591357">
        <w:rPr>
          <w:i/>
          <w:iCs/>
          <w:sz w:val="20"/>
          <w:szCs w:val="20"/>
        </w:rPr>
        <w:t>Applied and Environmental Microbiology</w:t>
      </w:r>
      <w:r w:rsidRPr="00591357">
        <w:rPr>
          <w:sz w:val="20"/>
          <w:szCs w:val="20"/>
        </w:rPr>
        <w:t xml:space="preserve">, </w:t>
      </w:r>
      <w:r w:rsidRPr="00591357">
        <w:rPr>
          <w:i/>
          <w:iCs/>
          <w:sz w:val="20"/>
          <w:szCs w:val="20"/>
        </w:rPr>
        <w:t>77</w:t>
      </w:r>
      <w:r w:rsidRPr="00591357">
        <w:rPr>
          <w:sz w:val="20"/>
          <w:szCs w:val="20"/>
        </w:rPr>
        <w:t>(15), 5513–5516. https://doi.org/10.1128/AEM.00622-11</w:t>
      </w:r>
    </w:p>
    <w:p w14:paraId="5A776D90" w14:textId="77777777" w:rsidR="00591357" w:rsidRPr="00591357" w:rsidRDefault="00591357" w:rsidP="00591357">
      <w:pPr>
        <w:pStyle w:val="NormalWeb"/>
        <w:ind w:left="480" w:hanging="480"/>
        <w:rPr>
          <w:sz w:val="20"/>
          <w:szCs w:val="20"/>
        </w:rPr>
      </w:pPr>
      <w:r w:rsidRPr="00591357">
        <w:rPr>
          <w:sz w:val="20"/>
          <w:szCs w:val="20"/>
        </w:rPr>
        <w:lastRenderedPageBreak/>
        <w:t xml:space="preserve">Ampomah, O. Y., Ofori-Ayeh, E., Solheim, B., &amp; Svenning, M. M. (2008). Host range, symbiotic effectiveness and nodulation competitiveness of some indigenous cowpea bradyrhizobia isolates from the transitional savanna zone of Ghana. </w:t>
      </w:r>
      <w:r w:rsidRPr="00591357">
        <w:rPr>
          <w:i/>
          <w:iCs/>
          <w:sz w:val="20"/>
          <w:szCs w:val="20"/>
        </w:rPr>
        <w:t>African Journal of Biotechnology</w:t>
      </w:r>
      <w:r w:rsidRPr="00591357">
        <w:rPr>
          <w:sz w:val="20"/>
          <w:szCs w:val="20"/>
        </w:rPr>
        <w:t xml:space="preserve">, </w:t>
      </w:r>
      <w:r w:rsidRPr="00591357">
        <w:rPr>
          <w:i/>
          <w:iCs/>
          <w:sz w:val="20"/>
          <w:szCs w:val="20"/>
        </w:rPr>
        <w:t>7</w:t>
      </w:r>
      <w:r w:rsidRPr="00591357">
        <w:rPr>
          <w:sz w:val="20"/>
          <w:szCs w:val="20"/>
        </w:rPr>
        <w:t>(8), 988–996. https://doi.org/10.5897/AJB07.824</w:t>
      </w:r>
    </w:p>
    <w:p w14:paraId="32B30C66" w14:textId="77777777" w:rsidR="00591357" w:rsidRPr="00591357" w:rsidRDefault="00591357" w:rsidP="00591357">
      <w:pPr>
        <w:pStyle w:val="NormalWeb"/>
        <w:ind w:left="480" w:hanging="480"/>
        <w:rPr>
          <w:sz w:val="20"/>
          <w:szCs w:val="20"/>
        </w:rPr>
      </w:pPr>
      <w:r w:rsidRPr="00591357">
        <w:rPr>
          <w:sz w:val="20"/>
          <w:szCs w:val="20"/>
        </w:rPr>
        <w:t xml:space="preserve">Anda, M., Ikeda, S., Eda, S., Okubo, T., Sato, S., Tabata, S., … Minamisawa, K. (2011). Isolation and genetic characterization of aurantimonas and methylobacterium strains from stems of hypernodulated soybeans. </w:t>
      </w:r>
      <w:r w:rsidRPr="00591357">
        <w:rPr>
          <w:i/>
          <w:iCs/>
          <w:sz w:val="20"/>
          <w:szCs w:val="20"/>
        </w:rPr>
        <w:t>Microbes and Environments</w:t>
      </w:r>
      <w:r w:rsidRPr="00591357">
        <w:rPr>
          <w:sz w:val="20"/>
          <w:szCs w:val="20"/>
        </w:rPr>
        <w:t xml:space="preserve">, </w:t>
      </w:r>
      <w:r w:rsidRPr="00591357">
        <w:rPr>
          <w:i/>
          <w:iCs/>
          <w:sz w:val="20"/>
          <w:szCs w:val="20"/>
        </w:rPr>
        <w:t>26</w:t>
      </w:r>
      <w:r w:rsidRPr="00591357">
        <w:rPr>
          <w:sz w:val="20"/>
          <w:szCs w:val="20"/>
        </w:rPr>
        <w:t>(2), 172–180. https://doi.org/10.1264/jsme2.ME10203</w:t>
      </w:r>
    </w:p>
    <w:p w14:paraId="19EF6BCA" w14:textId="77777777" w:rsidR="00591357" w:rsidRPr="00591357" w:rsidRDefault="00591357" w:rsidP="00591357">
      <w:pPr>
        <w:pStyle w:val="NormalWeb"/>
        <w:ind w:left="480" w:hanging="480"/>
        <w:rPr>
          <w:sz w:val="20"/>
          <w:szCs w:val="20"/>
        </w:rPr>
      </w:pPr>
      <w:r w:rsidRPr="00591357">
        <w:rPr>
          <w:sz w:val="20"/>
          <w:szCs w:val="20"/>
        </w:rPr>
        <w:t xml:space="preserve">Andam, C. P., Mondo, S. J., &amp; Parker, M. A. (2007). Monophyly of nodA and nifH genes across Texan and Costa Rican populations of Cupriavidus nodule symbionts. </w:t>
      </w:r>
      <w:r w:rsidRPr="00591357">
        <w:rPr>
          <w:i/>
          <w:iCs/>
          <w:sz w:val="20"/>
          <w:szCs w:val="20"/>
        </w:rPr>
        <w:t>Applied and Environmental Microbiology</w:t>
      </w:r>
      <w:r w:rsidRPr="00591357">
        <w:rPr>
          <w:sz w:val="20"/>
          <w:szCs w:val="20"/>
        </w:rPr>
        <w:t xml:space="preserve">, </w:t>
      </w:r>
      <w:r w:rsidRPr="00591357">
        <w:rPr>
          <w:i/>
          <w:iCs/>
          <w:sz w:val="20"/>
          <w:szCs w:val="20"/>
        </w:rPr>
        <w:t>73</w:t>
      </w:r>
      <w:r w:rsidRPr="00591357">
        <w:rPr>
          <w:sz w:val="20"/>
          <w:szCs w:val="20"/>
        </w:rPr>
        <w:t>(14), 4686–4690. https://doi.org/10.1128/AEM.00160-07</w:t>
      </w:r>
    </w:p>
    <w:p w14:paraId="1106E9D8" w14:textId="77777777" w:rsidR="00591357" w:rsidRPr="00591357" w:rsidRDefault="00591357" w:rsidP="00591357">
      <w:pPr>
        <w:pStyle w:val="NormalWeb"/>
        <w:ind w:left="480" w:hanging="480"/>
        <w:rPr>
          <w:sz w:val="20"/>
          <w:szCs w:val="20"/>
        </w:rPr>
      </w:pPr>
      <w:r w:rsidRPr="00591357">
        <w:rPr>
          <w:sz w:val="20"/>
          <w:szCs w:val="20"/>
        </w:rPr>
        <w:t xml:space="preserve">Andam, C. P., &amp; Parker, M. A. (2007). Novel alphaproteobacterial root nodule symbiont associated with Lupinus texensis. </w:t>
      </w:r>
      <w:r w:rsidRPr="00591357">
        <w:rPr>
          <w:i/>
          <w:iCs/>
          <w:sz w:val="20"/>
          <w:szCs w:val="20"/>
        </w:rPr>
        <w:t>Applied and Environmental Microbiology</w:t>
      </w:r>
      <w:r w:rsidRPr="00591357">
        <w:rPr>
          <w:sz w:val="20"/>
          <w:szCs w:val="20"/>
        </w:rPr>
        <w:t xml:space="preserve">, </w:t>
      </w:r>
      <w:r w:rsidRPr="00591357">
        <w:rPr>
          <w:i/>
          <w:iCs/>
          <w:sz w:val="20"/>
          <w:szCs w:val="20"/>
        </w:rPr>
        <w:t>73</w:t>
      </w:r>
      <w:r w:rsidRPr="00591357">
        <w:rPr>
          <w:sz w:val="20"/>
          <w:szCs w:val="20"/>
        </w:rPr>
        <w:t>(17), 5687–5691. https://doi.org/10.1128/AEM.01413-07</w:t>
      </w:r>
    </w:p>
    <w:p w14:paraId="5145C58E" w14:textId="77777777" w:rsidR="00591357" w:rsidRPr="00591357" w:rsidRDefault="00591357" w:rsidP="00591357">
      <w:pPr>
        <w:pStyle w:val="NormalWeb"/>
        <w:ind w:left="480" w:hanging="480"/>
        <w:rPr>
          <w:sz w:val="20"/>
          <w:szCs w:val="20"/>
        </w:rPr>
      </w:pPr>
      <w:r w:rsidRPr="00591357">
        <w:rPr>
          <w:sz w:val="20"/>
          <w:szCs w:val="20"/>
        </w:rPr>
        <w:t xml:space="preserve">Andam, C. P., &amp; Parker, M. A. (2008). Origins of Bradyrhizobium nodule symbionts from two legume trees in the Philippines. </w:t>
      </w:r>
      <w:r w:rsidRPr="00591357">
        <w:rPr>
          <w:i/>
          <w:iCs/>
          <w:sz w:val="20"/>
          <w:szCs w:val="20"/>
        </w:rPr>
        <w:t>Journal of Biogeography</w:t>
      </w:r>
      <w:r w:rsidRPr="00591357">
        <w:rPr>
          <w:sz w:val="20"/>
          <w:szCs w:val="20"/>
        </w:rPr>
        <w:t xml:space="preserve">, </w:t>
      </w:r>
      <w:r w:rsidRPr="00591357">
        <w:rPr>
          <w:i/>
          <w:iCs/>
          <w:sz w:val="20"/>
          <w:szCs w:val="20"/>
        </w:rPr>
        <w:t>35</w:t>
      </w:r>
      <w:r w:rsidRPr="00591357">
        <w:rPr>
          <w:sz w:val="20"/>
          <w:szCs w:val="20"/>
        </w:rPr>
        <w:t>(6), 1030–1039. https://doi.org/10.1111/j.1365-2699.2007.01844.x</w:t>
      </w:r>
    </w:p>
    <w:p w14:paraId="7CB8BA5D" w14:textId="77777777" w:rsidR="00591357" w:rsidRPr="00591357" w:rsidRDefault="00591357" w:rsidP="00591357">
      <w:pPr>
        <w:pStyle w:val="NormalWeb"/>
        <w:ind w:left="480" w:hanging="480"/>
        <w:rPr>
          <w:sz w:val="20"/>
          <w:szCs w:val="20"/>
        </w:rPr>
      </w:pPr>
      <w:r w:rsidRPr="00591357">
        <w:rPr>
          <w:sz w:val="20"/>
          <w:szCs w:val="20"/>
        </w:rPr>
        <w:t xml:space="preserve">Andrade, D. S., Murphy, P. J., &amp; Giller, K. E. (2002). The diversity of Phaseolus-Nodulating rhizobial populations is altered by liming of acid soils planted with Phaseolus vulgaris L. in Brazil. </w:t>
      </w:r>
      <w:r w:rsidRPr="00591357">
        <w:rPr>
          <w:i/>
          <w:iCs/>
          <w:sz w:val="20"/>
          <w:szCs w:val="20"/>
        </w:rPr>
        <w:t>Applied and Environmental Microbiology</w:t>
      </w:r>
      <w:r w:rsidRPr="00591357">
        <w:rPr>
          <w:sz w:val="20"/>
          <w:szCs w:val="20"/>
        </w:rPr>
        <w:t xml:space="preserve">, </w:t>
      </w:r>
      <w:r w:rsidRPr="00591357">
        <w:rPr>
          <w:i/>
          <w:iCs/>
          <w:sz w:val="20"/>
          <w:szCs w:val="20"/>
        </w:rPr>
        <w:t>68</w:t>
      </w:r>
      <w:r w:rsidRPr="00591357">
        <w:rPr>
          <w:sz w:val="20"/>
          <w:szCs w:val="20"/>
        </w:rPr>
        <w:t>(8), 4025–4034. https://doi.org/10.1128/AEM.68.8.4025-4034.2002</w:t>
      </w:r>
    </w:p>
    <w:p w14:paraId="55D2838F" w14:textId="77777777" w:rsidR="00591357" w:rsidRPr="00591357" w:rsidRDefault="00591357" w:rsidP="00591357">
      <w:pPr>
        <w:pStyle w:val="NormalWeb"/>
        <w:ind w:left="480" w:hanging="480"/>
        <w:rPr>
          <w:sz w:val="20"/>
          <w:szCs w:val="20"/>
        </w:rPr>
      </w:pPr>
      <w:r w:rsidRPr="00591357">
        <w:rPr>
          <w:sz w:val="20"/>
          <w:szCs w:val="20"/>
        </w:rPr>
        <w:t xml:space="preserve">Andronov, E. E., Roumiantseva, M. L., &amp; Simarov, B. V. (2001). Genetic diversity of a natural population of sinorhizobium meliloti revealed in analysis of cryptic plasmids and isa/n2011-2 fingerprints. </w:t>
      </w:r>
      <w:r w:rsidRPr="00591357">
        <w:rPr>
          <w:i/>
          <w:iCs/>
          <w:sz w:val="20"/>
          <w:szCs w:val="20"/>
        </w:rPr>
        <w:t>Genetika</w:t>
      </w:r>
      <w:r w:rsidRPr="00591357">
        <w:rPr>
          <w:sz w:val="20"/>
          <w:szCs w:val="20"/>
        </w:rPr>
        <w:t xml:space="preserve">, </w:t>
      </w:r>
      <w:r w:rsidRPr="00591357">
        <w:rPr>
          <w:i/>
          <w:iCs/>
          <w:sz w:val="20"/>
          <w:szCs w:val="20"/>
        </w:rPr>
        <w:t>37</w:t>
      </w:r>
      <w:r w:rsidRPr="00591357">
        <w:rPr>
          <w:sz w:val="20"/>
          <w:szCs w:val="20"/>
        </w:rPr>
        <w:t>(5), 610–616. https://doi.org/10.1023/A:1016658429756</w:t>
      </w:r>
    </w:p>
    <w:p w14:paraId="080DF5DF" w14:textId="77777777" w:rsidR="00591357" w:rsidRPr="00591357" w:rsidRDefault="00591357" w:rsidP="00591357">
      <w:pPr>
        <w:pStyle w:val="NormalWeb"/>
        <w:ind w:left="480" w:hanging="480"/>
        <w:rPr>
          <w:sz w:val="20"/>
          <w:szCs w:val="20"/>
        </w:rPr>
      </w:pPr>
      <w:r w:rsidRPr="00591357">
        <w:rPr>
          <w:sz w:val="20"/>
          <w:szCs w:val="20"/>
        </w:rPr>
        <w:t xml:space="preserve">Andronov, E. E., Terefework, Z., Roumiantseva, M. L., Dzyubenko, N. I., Onichtchouk, O. P., Kurchak, O. N., … Lindström, K. (2003). Symbiotic and genetic diversity of Rhizobium galegae isolates collected from the Galega orientalis gene center in the Caucasus. </w:t>
      </w:r>
      <w:r w:rsidRPr="00591357">
        <w:rPr>
          <w:i/>
          <w:iCs/>
          <w:sz w:val="20"/>
          <w:szCs w:val="20"/>
        </w:rPr>
        <w:t>Applied and Environmental Microbiology</w:t>
      </w:r>
      <w:r w:rsidRPr="00591357">
        <w:rPr>
          <w:sz w:val="20"/>
          <w:szCs w:val="20"/>
        </w:rPr>
        <w:t xml:space="preserve">, </w:t>
      </w:r>
      <w:r w:rsidRPr="00591357">
        <w:rPr>
          <w:i/>
          <w:iCs/>
          <w:sz w:val="20"/>
          <w:szCs w:val="20"/>
        </w:rPr>
        <w:t>69</w:t>
      </w:r>
      <w:r w:rsidRPr="00591357">
        <w:rPr>
          <w:sz w:val="20"/>
          <w:szCs w:val="20"/>
        </w:rPr>
        <w:t>(2), 1067–1074. https://doi.org/10.1128/AEM.69.2.1067-1074.2003</w:t>
      </w:r>
    </w:p>
    <w:p w14:paraId="1A9E153A" w14:textId="77777777" w:rsidR="00591357" w:rsidRPr="00591357" w:rsidRDefault="00591357" w:rsidP="00591357">
      <w:pPr>
        <w:pStyle w:val="NormalWeb"/>
        <w:ind w:left="480" w:hanging="480"/>
        <w:rPr>
          <w:sz w:val="20"/>
          <w:szCs w:val="20"/>
        </w:rPr>
      </w:pPr>
      <w:r w:rsidRPr="00591357">
        <w:rPr>
          <w:sz w:val="20"/>
          <w:szCs w:val="20"/>
        </w:rPr>
        <w:t xml:space="preserve">Andrus, A. D., Andam, C., &amp; Parker, M. A. (2012). American origin of Cupriavidus bacteria associated with invasive Mimosa legumes in the Philippines. </w:t>
      </w:r>
      <w:r w:rsidRPr="00591357">
        <w:rPr>
          <w:i/>
          <w:iCs/>
          <w:sz w:val="20"/>
          <w:szCs w:val="20"/>
        </w:rPr>
        <w:t>FEMS Microbiology Ecology</w:t>
      </w:r>
      <w:r w:rsidRPr="00591357">
        <w:rPr>
          <w:sz w:val="20"/>
          <w:szCs w:val="20"/>
        </w:rPr>
        <w:t xml:space="preserve">, </w:t>
      </w:r>
      <w:r w:rsidRPr="00591357">
        <w:rPr>
          <w:i/>
          <w:iCs/>
          <w:sz w:val="20"/>
          <w:szCs w:val="20"/>
        </w:rPr>
        <w:t>80</w:t>
      </w:r>
      <w:r w:rsidRPr="00591357">
        <w:rPr>
          <w:sz w:val="20"/>
          <w:szCs w:val="20"/>
        </w:rPr>
        <w:t>(3), 747–750. https://doi.org/10.1111/j.1574-6941.2012.01342.x</w:t>
      </w:r>
    </w:p>
    <w:p w14:paraId="3DA101CD" w14:textId="77777777" w:rsidR="00591357" w:rsidRPr="00591357" w:rsidRDefault="00591357" w:rsidP="00591357">
      <w:pPr>
        <w:pStyle w:val="NormalWeb"/>
        <w:ind w:left="480" w:hanging="480"/>
        <w:rPr>
          <w:sz w:val="20"/>
          <w:szCs w:val="20"/>
        </w:rPr>
      </w:pPr>
      <w:r w:rsidRPr="00591357">
        <w:rPr>
          <w:sz w:val="20"/>
          <w:szCs w:val="20"/>
        </w:rPr>
        <w:t xml:space="preserve">Aoki, S., Kondo, T., Prévost, D., Nakata, S., Kajita, T., &amp; Ito, M. (2010). Genotypic and phenotypic diversity of rhizobia isolated from Lathyrus japonicus indigenous to Japan. </w:t>
      </w:r>
      <w:r w:rsidRPr="00591357">
        <w:rPr>
          <w:i/>
          <w:iCs/>
          <w:sz w:val="20"/>
          <w:szCs w:val="20"/>
        </w:rPr>
        <w:t>Systematic and Applied Microbiology</w:t>
      </w:r>
      <w:r w:rsidRPr="00591357">
        <w:rPr>
          <w:sz w:val="20"/>
          <w:szCs w:val="20"/>
        </w:rPr>
        <w:t xml:space="preserve">, </w:t>
      </w:r>
      <w:r w:rsidRPr="00591357">
        <w:rPr>
          <w:i/>
          <w:iCs/>
          <w:sz w:val="20"/>
          <w:szCs w:val="20"/>
        </w:rPr>
        <w:t>33</w:t>
      </w:r>
      <w:r w:rsidRPr="00591357">
        <w:rPr>
          <w:sz w:val="20"/>
          <w:szCs w:val="20"/>
        </w:rPr>
        <w:t>(7), 383–397. https://doi.org/10.1016/j.syapm.2010.07.001</w:t>
      </w:r>
    </w:p>
    <w:p w14:paraId="64CEE3FF" w14:textId="77777777" w:rsidR="00591357" w:rsidRPr="00591357" w:rsidRDefault="00591357" w:rsidP="00591357">
      <w:pPr>
        <w:pStyle w:val="NormalWeb"/>
        <w:ind w:left="480" w:hanging="480"/>
        <w:rPr>
          <w:sz w:val="20"/>
          <w:szCs w:val="20"/>
        </w:rPr>
      </w:pPr>
      <w:r w:rsidRPr="00591357">
        <w:rPr>
          <w:sz w:val="20"/>
          <w:szCs w:val="20"/>
        </w:rPr>
        <w:t xml:space="preserve">Armas-Capote, N., Pérez-Yépez, J., Martínez-Hidalgo, P., Garzón-Machado, V., del Arco-Aguilar, M., Velázquez, E., &amp; León-Barrios, M. (2014). Core and symbiotic genes reveal nine Mesorhizobium genospecies and three symbiotic lineages among the rhizobia nodulating Cicer canariense in its natural habitat (La Palma, Canary Islands). </w:t>
      </w:r>
      <w:r w:rsidRPr="00591357">
        <w:rPr>
          <w:i/>
          <w:iCs/>
          <w:sz w:val="20"/>
          <w:szCs w:val="20"/>
        </w:rPr>
        <w:t>Systematic and Applied Microbiology</w:t>
      </w:r>
      <w:r w:rsidRPr="00591357">
        <w:rPr>
          <w:sz w:val="20"/>
          <w:szCs w:val="20"/>
        </w:rPr>
        <w:t xml:space="preserve">, </w:t>
      </w:r>
      <w:r w:rsidRPr="00591357">
        <w:rPr>
          <w:i/>
          <w:iCs/>
          <w:sz w:val="20"/>
          <w:szCs w:val="20"/>
        </w:rPr>
        <w:t>37</w:t>
      </w:r>
      <w:r w:rsidRPr="00591357">
        <w:rPr>
          <w:sz w:val="20"/>
          <w:szCs w:val="20"/>
        </w:rPr>
        <w:t>(2), 140–148. https://doi.org/10.1016/j.syapm.2013.08.004</w:t>
      </w:r>
    </w:p>
    <w:p w14:paraId="700D9543" w14:textId="77777777" w:rsidR="00591357" w:rsidRPr="00591357" w:rsidRDefault="00591357" w:rsidP="00591357">
      <w:pPr>
        <w:pStyle w:val="NormalWeb"/>
        <w:ind w:left="480" w:hanging="480"/>
        <w:rPr>
          <w:sz w:val="20"/>
          <w:szCs w:val="20"/>
        </w:rPr>
      </w:pPr>
      <w:r w:rsidRPr="00591357">
        <w:rPr>
          <w:sz w:val="20"/>
          <w:szCs w:val="20"/>
        </w:rPr>
        <w:t xml:space="preserve">Arun, A. B., &amp; Sridhar, K. R. (2004). Symbiotic performance of fast-growing rhizobia isolated from the coastal sand dune legumes of west coast of India. </w:t>
      </w:r>
      <w:r w:rsidRPr="00591357">
        <w:rPr>
          <w:i/>
          <w:iCs/>
          <w:sz w:val="20"/>
          <w:szCs w:val="20"/>
        </w:rPr>
        <w:t>Biology and Fertility of Soils</w:t>
      </w:r>
      <w:r w:rsidRPr="00591357">
        <w:rPr>
          <w:sz w:val="20"/>
          <w:szCs w:val="20"/>
        </w:rPr>
        <w:t xml:space="preserve">, </w:t>
      </w:r>
      <w:r w:rsidRPr="00591357">
        <w:rPr>
          <w:i/>
          <w:iCs/>
          <w:sz w:val="20"/>
          <w:szCs w:val="20"/>
        </w:rPr>
        <w:t>40</w:t>
      </w:r>
      <w:r w:rsidRPr="00591357">
        <w:rPr>
          <w:sz w:val="20"/>
          <w:szCs w:val="20"/>
        </w:rPr>
        <w:t>(6), 435–439. https://doi.org/10.1007/s00374-004-0800-0</w:t>
      </w:r>
    </w:p>
    <w:p w14:paraId="54240D32" w14:textId="77777777" w:rsidR="00591357" w:rsidRPr="00591357" w:rsidRDefault="00591357" w:rsidP="00591357">
      <w:pPr>
        <w:pStyle w:val="NormalWeb"/>
        <w:ind w:left="480" w:hanging="480"/>
        <w:rPr>
          <w:sz w:val="20"/>
          <w:szCs w:val="20"/>
        </w:rPr>
      </w:pPr>
      <w:r w:rsidRPr="00591357">
        <w:rPr>
          <w:sz w:val="20"/>
          <w:szCs w:val="20"/>
        </w:rPr>
        <w:t xml:space="preserve">Aserse, A. A., Räsänen, L. A., Aseffa, F., Hailemariam, A., &amp; Lindström, K. (2012). Phylogenetically diverse groups of Bradyrhizobium isolated from nodules of Crotalaria spp., Indigofera spp., Erythrina brucei and Glycine max growing in Ethiopia. </w:t>
      </w:r>
      <w:r w:rsidRPr="00591357">
        <w:rPr>
          <w:i/>
          <w:iCs/>
          <w:sz w:val="20"/>
          <w:szCs w:val="20"/>
        </w:rPr>
        <w:t>Molecular Phylogenetics and Evolution</w:t>
      </w:r>
      <w:r w:rsidRPr="00591357">
        <w:rPr>
          <w:sz w:val="20"/>
          <w:szCs w:val="20"/>
        </w:rPr>
        <w:t xml:space="preserve">, </w:t>
      </w:r>
      <w:r w:rsidRPr="00591357">
        <w:rPr>
          <w:i/>
          <w:iCs/>
          <w:sz w:val="20"/>
          <w:szCs w:val="20"/>
        </w:rPr>
        <w:t>65</w:t>
      </w:r>
      <w:r w:rsidRPr="00591357">
        <w:rPr>
          <w:sz w:val="20"/>
          <w:szCs w:val="20"/>
        </w:rPr>
        <w:t>(2), 595–609. https://doi.org/10.1016/j.ympev.2012.07.008</w:t>
      </w:r>
    </w:p>
    <w:p w14:paraId="061B19B3" w14:textId="77777777" w:rsidR="00591357" w:rsidRPr="00591357" w:rsidRDefault="00591357" w:rsidP="00591357">
      <w:pPr>
        <w:pStyle w:val="NormalWeb"/>
        <w:ind w:left="480" w:hanging="480"/>
        <w:rPr>
          <w:sz w:val="20"/>
          <w:szCs w:val="20"/>
        </w:rPr>
      </w:pPr>
      <w:r w:rsidRPr="00591357">
        <w:rPr>
          <w:sz w:val="20"/>
          <w:szCs w:val="20"/>
        </w:rPr>
        <w:lastRenderedPageBreak/>
        <w:t xml:space="preserve">Aserse, A. A., Räsänen, L. A., Aseffa, F., Hailemariam, A., &amp; Lindström, K. (2013). Diversity of sporadic symbionts and nonsymbiotic endophytic bacteria isolated from nodules of woody, shrub, and food legumes in Ethiopia. </w:t>
      </w:r>
      <w:r w:rsidRPr="00591357">
        <w:rPr>
          <w:i/>
          <w:iCs/>
          <w:sz w:val="20"/>
          <w:szCs w:val="20"/>
        </w:rPr>
        <w:t>Applied Microbiology and Biotechnology</w:t>
      </w:r>
      <w:r w:rsidRPr="00591357">
        <w:rPr>
          <w:sz w:val="20"/>
          <w:szCs w:val="20"/>
        </w:rPr>
        <w:t xml:space="preserve">, </w:t>
      </w:r>
      <w:r w:rsidRPr="00591357">
        <w:rPr>
          <w:i/>
          <w:iCs/>
          <w:sz w:val="20"/>
          <w:szCs w:val="20"/>
        </w:rPr>
        <w:t>97</w:t>
      </w:r>
      <w:r w:rsidRPr="00591357">
        <w:rPr>
          <w:sz w:val="20"/>
          <w:szCs w:val="20"/>
        </w:rPr>
        <w:t>(23), 10117–10134. https://doi.org/10.1007/s00253-013-5248-4</w:t>
      </w:r>
    </w:p>
    <w:p w14:paraId="58B59608" w14:textId="77777777" w:rsidR="00591357" w:rsidRPr="00591357" w:rsidRDefault="00591357" w:rsidP="00591357">
      <w:pPr>
        <w:pStyle w:val="NormalWeb"/>
        <w:ind w:left="480" w:hanging="480"/>
        <w:rPr>
          <w:sz w:val="20"/>
          <w:szCs w:val="20"/>
        </w:rPr>
      </w:pPr>
      <w:r w:rsidRPr="00591357">
        <w:rPr>
          <w:sz w:val="20"/>
          <w:szCs w:val="20"/>
        </w:rPr>
        <w:t xml:space="preserve">Aserse, A. A., Räsänen, L. A., Assefa, F., Hailemariam, A., &amp; Lindström, K. (2012). Phylogeny and genetic diversity of native rhizobia nodulating common bean (Phaseolus vulgaris L.) in Ethiopia. </w:t>
      </w:r>
      <w:r w:rsidRPr="00591357">
        <w:rPr>
          <w:i/>
          <w:iCs/>
          <w:sz w:val="20"/>
          <w:szCs w:val="20"/>
        </w:rPr>
        <w:t>Systematic and Applied Microbiology</w:t>
      </w:r>
      <w:r w:rsidRPr="00591357">
        <w:rPr>
          <w:sz w:val="20"/>
          <w:szCs w:val="20"/>
        </w:rPr>
        <w:t xml:space="preserve">, </w:t>
      </w:r>
      <w:r w:rsidRPr="00591357">
        <w:rPr>
          <w:i/>
          <w:iCs/>
          <w:sz w:val="20"/>
          <w:szCs w:val="20"/>
        </w:rPr>
        <w:t>35</w:t>
      </w:r>
      <w:r w:rsidRPr="00591357">
        <w:rPr>
          <w:sz w:val="20"/>
          <w:szCs w:val="20"/>
        </w:rPr>
        <w:t>(2), 120–131. https://doi.org/10.1016/j.syapm.2011.11.005</w:t>
      </w:r>
    </w:p>
    <w:p w14:paraId="49499EFA" w14:textId="77777777" w:rsidR="00591357" w:rsidRPr="00591357" w:rsidRDefault="00591357" w:rsidP="00591357">
      <w:pPr>
        <w:pStyle w:val="NormalWeb"/>
        <w:ind w:left="480" w:hanging="480"/>
        <w:rPr>
          <w:sz w:val="20"/>
          <w:szCs w:val="20"/>
        </w:rPr>
      </w:pPr>
      <w:r w:rsidRPr="00591357">
        <w:rPr>
          <w:sz w:val="20"/>
          <w:szCs w:val="20"/>
        </w:rPr>
        <w:t xml:space="preserve">Ba, S., Willems, A., De Lajudie, P., Roche, P., Jeder, H., Quatrini, P., … Lorquin, J. (2002). Symbiotic and taxonomic diversity of rhizobia isolated from Acacia tortilis subsp. raddiana in Africa. </w:t>
      </w:r>
      <w:r w:rsidRPr="00591357">
        <w:rPr>
          <w:i/>
          <w:iCs/>
          <w:sz w:val="20"/>
          <w:szCs w:val="20"/>
        </w:rPr>
        <w:t>Systematic and Applied Microbiology</w:t>
      </w:r>
      <w:r w:rsidRPr="00591357">
        <w:rPr>
          <w:sz w:val="20"/>
          <w:szCs w:val="20"/>
        </w:rPr>
        <w:t xml:space="preserve">, </w:t>
      </w:r>
      <w:r w:rsidRPr="00591357">
        <w:rPr>
          <w:i/>
          <w:iCs/>
          <w:sz w:val="20"/>
          <w:szCs w:val="20"/>
        </w:rPr>
        <w:t>25</w:t>
      </w:r>
      <w:r w:rsidRPr="00591357">
        <w:rPr>
          <w:sz w:val="20"/>
          <w:szCs w:val="20"/>
        </w:rPr>
        <w:t>(1), 130–145. https://doi.org/10.1078/0723-2020-00091</w:t>
      </w:r>
    </w:p>
    <w:p w14:paraId="2864B024" w14:textId="77777777" w:rsidR="00591357" w:rsidRPr="00591357" w:rsidRDefault="00591357" w:rsidP="00591357">
      <w:pPr>
        <w:pStyle w:val="NormalWeb"/>
        <w:ind w:left="480" w:hanging="480"/>
        <w:rPr>
          <w:sz w:val="20"/>
          <w:szCs w:val="20"/>
        </w:rPr>
      </w:pPr>
      <w:r w:rsidRPr="00591357">
        <w:rPr>
          <w:sz w:val="20"/>
          <w:szCs w:val="20"/>
        </w:rPr>
        <w:t xml:space="preserve">Badri, Y., Zribi, K., Badri, M., Huguet, T., Van Berkum, P., &amp; Aouani, M. E. (2007). Comparison of rhizobia that nodulate Medicago laciniata and Medicago truncatula present in a single Tunisian arid soil. </w:t>
      </w:r>
      <w:r w:rsidRPr="00591357">
        <w:rPr>
          <w:i/>
          <w:iCs/>
          <w:sz w:val="20"/>
          <w:szCs w:val="20"/>
        </w:rPr>
        <w:t>Canadian Journal of Microbiology</w:t>
      </w:r>
      <w:r w:rsidRPr="00591357">
        <w:rPr>
          <w:sz w:val="20"/>
          <w:szCs w:val="20"/>
        </w:rPr>
        <w:t xml:space="preserve">, </w:t>
      </w:r>
      <w:r w:rsidRPr="00591357">
        <w:rPr>
          <w:i/>
          <w:iCs/>
          <w:sz w:val="20"/>
          <w:szCs w:val="20"/>
        </w:rPr>
        <w:t>53</w:t>
      </w:r>
      <w:r w:rsidRPr="00591357">
        <w:rPr>
          <w:sz w:val="20"/>
          <w:szCs w:val="20"/>
        </w:rPr>
        <w:t>(2), 277–283. https://doi.org/10.1139/W06-130</w:t>
      </w:r>
    </w:p>
    <w:p w14:paraId="39C62E52" w14:textId="77777777" w:rsidR="00591357" w:rsidRPr="00591357" w:rsidRDefault="00591357" w:rsidP="00591357">
      <w:pPr>
        <w:pStyle w:val="NormalWeb"/>
        <w:ind w:left="480" w:hanging="480"/>
        <w:rPr>
          <w:sz w:val="20"/>
          <w:szCs w:val="20"/>
        </w:rPr>
      </w:pPr>
      <w:r w:rsidRPr="00591357">
        <w:rPr>
          <w:sz w:val="20"/>
          <w:szCs w:val="20"/>
        </w:rPr>
        <w:t xml:space="preserve">Baǐmiev, A. K., Baǐmiev, A. K., Gubaǐdullin, I. I., Kulikova, O. L., &amp; Chemeris, A. V. (2007). Bacteria closely related to Phyllobacterium trifolii according to their 16S rRNA gene are discovered in the nodules of Hungarian sainfoin. </w:t>
      </w:r>
      <w:r w:rsidRPr="00591357">
        <w:rPr>
          <w:i/>
          <w:iCs/>
          <w:sz w:val="20"/>
          <w:szCs w:val="20"/>
        </w:rPr>
        <w:t>Genetika</w:t>
      </w:r>
      <w:r w:rsidRPr="00591357">
        <w:rPr>
          <w:sz w:val="20"/>
          <w:szCs w:val="20"/>
        </w:rPr>
        <w:t xml:space="preserve">, </w:t>
      </w:r>
      <w:r w:rsidRPr="00591357">
        <w:rPr>
          <w:i/>
          <w:iCs/>
          <w:sz w:val="20"/>
          <w:szCs w:val="20"/>
        </w:rPr>
        <w:t>43</w:t>
      </w:r>
      <w:r w:rsidRPr="00591357">
        <w:rPr>
          <w:sz w:val="20"/>
          <w:szCs w:val="20"/>
        </w:rPr>
        <w:t>(5), 715–718. https://doi.org/10.1134/S1022795407050146</w:t>
      </w:r>
    </w:p>
    <w:p w14:paraId="02EBC015" w14:textId="77777777" w:rsidR="00591357" w:rsidRPr="00591357" w:rsidRDefault="00591357" w:rsidP="00591357">
      <w:pPr>
        <w:pStyle w:val="NormalWeb"/>
        <w:ind w:left="480" w:hanging="480"/>
        <w:rPr>
          <w:sz w:val="20"/>
          <w:szCs w:val="20"/>
        </w:rPr>
      </w:pPr>
      <w:r w:rsidRPr="00591357">
        <w:rPr>
          <w:sz w:val="20"/>
          <w:szCs w:val="20"/>
        </w:rPr>
        <w:t xml:space="preserve">Baǐmiev, A. K., Baǐmiev, A. K., Gubaǐdullin, I. I., Kulikova, O. L., &amp; Chemeris, A. V. (2007). Phylogeny and genetic diversity of the Astragalus cicer root nodule bacterial symbionts. </w:t>
      </w:r>
      <w:r w:rsidRPr="00591357">
        <w:rPr>
          <w:i/>
          <w:iCs/>
          <w:sz w:val="20"/>
          <w:szCs w:val="20"/>
        </w:rPr>
        <w:t>Mikrobiologiia</w:t>
      </w:r>
      <w:r w:rsidRPr="00591357">
        <w:rPr>
          <w:sz w:val="20"/>
          <w:szCs w:val="20"/>
        </w:rPr>
        <w:t xml:space="preserve">, </w:t>
      </w:r>
      <w:r w:rsidRPr="00591357">
        <w:rPr>
          <w:i/>
          <w:iCs/>
          <w:sz w:val="20"/>
          <w:szCs w:val="20"/>
        </w:rPr>
        <w:t>76</w:t>
      </w:r>
      <w:r w:rsidRPr="00591357">
        <w:rPr>
          <w:sz w:val="20"/>
          <w:szCs w:val="20"/>
        </w:rPr>
        <w:t>(1), 129–131. https://doi.org/10.1134/S002626170701016X</w:t>
      </w:r>
    </w:p>
    <w:p w14:paraId="29349343" w14:textId="77777777" w:rsidR="00591357" w:rsidRPr="00591357" w:rsidRDefault="00591357" w:rsidP="00591357">
      <w:pPr>
        <w:pStyle w:val="NormalWeb"/>
        <w:ind w:left="480" w:hanging="480"/>
        <w:rPr>
          <w:sz w:val="20"/>
          <w:szCs w:val="20"/>
        </w:rPr>
      </w:pPr>
      <w:r w:rsidRPr="00591357">
        <w:rPr>
          <w:sz w:val="20"/>
          <w:szCs w:val="20"/>
        </w:rPr>
        <w:t xml:space="preserve">Baraúna, A. C., Da Silva, K., Pereira, G. M. D., Kaminski, P. E., Perin, L., &amp; Zilli, J. E. (2014). Diversity and nitrogen fixation efficiency of rhizobia isolated from nodules of Centrolobium paraense. </w:t>
      </w:r>
      <w:r w:rsidRPr="00591357">
        <w:rPr>
          <w:i/>
          <w:iCs/>
          <w:sz w:val="20"/>
          <w:szCs w:val="20"/>
        </w:rPr>
        <w:t>Pesquisa Agropecuaria Brasileira</w:t>
      </w:r>
      <w:r w:rsidRPr="00591357">
        <w:rPr>
          <w:sz w:val="20"/>
          <w:szCs w:val="20"/>
        </w:rPr>
        <w:t xml:space="preserve">, </w:t>
      </w:r>
      <w:r w:rsidRPr="00591357">
        <w:rPr>
          <w:i/>
          <w:iCs/>
          <w:sz w:val="20"/>
          <w:szCs w:val="20"/>
        </w:rPr>
        <w:t>49</w:t>
      </w:r>
      <w:r w:rsidRPr="00591357">
        <w:rPr>
          <w:sz w:val="20"/>
          <w:szCs w:val="20"/>
        </w:rPr>
        <w:t>(4), 296–305. https://doi.org/10.1590/S0100-204X2014000400008</w:t>
      </w:r>
    </w:p>
    <w:p w14:paraId="61023C92" w14:textId="77777777" w:rsidR="00591357" w:rsidRPr="00591357" w:rsidRDefault="00591357" w:rsidP="00591357">
      <w:pPr>
        <w:pStyle w:val="NormalWeb"/>
        <w:ind w:left="480" w:hanging="480"/>
        <w:rPr>
          <w:sz w:val="20"/>
          <w:szCs w:val="20"/>
        </w:rPr>
      </w:pPr>
      <w:r w:rsidRPr="00591357">
        <w:rPr>
          <w:sz w:val="20"/>
          <w:szCs w:val="20"/>
        </w:rPr>
        <w:t xml:space="preserve">Barrett, C. F., &amp; Parker, M. A. (2005). Prevalence of Burkholderia sp. nodule symbionts on four mimosoid legumes from Barro Colorado Island, Panama. </w:t>
      </w:r>
      <w:r w:rsidRPr="00591357">
        <w:rPr>
          <w:i/>
          <w:iCs/>
          <w:sz w:val="20"/>
          <w:szCs w:val="20"/>
        </w:rPr>
        <w:t>Systematic and Applied Microbiology</w:t>
      </w:r>
      <w:r w:rsidRPr="00591357">
        <w:rPr>
          <w:sz w:val="20"/>
          <w:szCs w:val="20"/>
        </w:rPr>
        <w:t xml:space="preserve">, </w:t>
      </w:r>
      <w:r w:rsidRPr="00591357">
        <w:rPr>
          <w:i/>
          <w:iCs/>
          <w:sz w:val="20"/>
          <w:szCs w:val="20"/>
        </w:rPr>
        <w:t>28</w:t>
      </w:r>
      <w:r w:rsidRPr="00591357">
        <w:rPr>
          <w:sz w:val="20"/>
          <w:szCs w:val="20"/>
        </w:rPr>
        <w:t>(1), 57–65. https://doi.org/10.1016/j.syapm.2004.09.002</w:t>
      </w:r>
    </w:p>
    <w:p w14:paraId="2DDA859B" w14:textId="77777777" w:rsidR="00591357" w:rsidRPr="00591357" w:rsidRDefault="00591357" w:rsidP="00591357">
      <w:pPr>
        <w:pStyle w:val="NormalWeb"/>
        <w:ind w:left="480" w:hanging="480"/>
        <w:rPr>
          <w:sz w:val="20"/>
          <w:szCs w:val="20"/>
        </w:rPr>
      </w:pPr>
      <w:r w:rsidRPr="00591357">
        <w:rPr>
          <w:sz w:val="20"/>
          <w:szCs w:val="20"/>
        </w:rPr>
        <w:t xml:space="preserve">Barrett, C. F., &amp; Parker, M. A. (2006). Coexistence of </w:t>
      </w:r>
      <w:r w:rsidRPr="00591357">
        <w:rPr>
          <w:i/>
          <w:iCs/>
          <w:sz w:val="20"/>
          <w:szCs w:val="20"/>
        </w:rPr>
        <w:t xml:space="preserve">Burkholderia </w:t>
      </w:r>
      <w:r w:rsidRPr="00591357">
        <w:rPr>
          <w:sz w:val="20"/>
          <w:szCs w:val="20"/>
        </w:rPr>
        <w:t xml:space="preserve">, </w:t>
      </w:r>
      <w:r w:rsidRPr="00591357">
        <w:rPr>
          <w:i/>
          <w:iCs/>
          <w:sz w:val="20"/>
          <w:szCs w:val="20"/>
        </w:rPr>
        <w:t xml:space="preserve">Cupriavidus </w:t>
      </w:r>
      <w:r w:rsidRPr="00591357">
        <w:rPr>
          <w:sz w:val="20"/>
          <w:szCs w:val="20"/>
        </w:rPr>
        <w:t xml:space="preserve">, and </w:t>
      </w:r>
      <w:r w:rsidRPr="00591357">
        <w:rPr>
          <w:i/>
          <w:iCs/>
          <w:sz w:val="20"/>
          <w:szCs w:val="20"/>
        </w:rPr>
        <w:t xml:space="preserve">Rhizobium </w:t>
      </w:r>
      <w:r w:rsidRPr="00591357">
        <w:rPr>
          <w:sz w:val="20"/>
          <w:szCs w:val="20"/>
        </w:rPr>
        <w:t xml:space="preserve">sp. Nodule Bacteria on two </w:t>
      </w:r>
      <w:r w:rsidRPr="00591357">
        <w:rPr>
          <w:i/>
          <w:iCs/>
          <w:sz w:val="20"/>
          <w:szCs w:val="20"/>
        </w:rPr>
        <w:t xml:space="preserve">Mimosa </w:t>
      </w:r>
      <w:r w:rsidRPr="00591357">
        <w:rPr>
          <w:sz w:val="20"/>
          <w:szCs w:val="20"/>
        </w:rPr>
        <w:t xml:space="preserve">spp. in Costa Rica. </w:t>
      </w:r>
      <w:r w:rsidRPr="00591357">
        <w:rPr>
          <w:i/>
          <w:iCs/>
          <w:sz w:val="20"/>
          <w:szCs w:val="20"/>
        </w:rPr>
        <w:t>Applied and Environmental Microbiology</w:t>
      </w:r>
      <w:r w:rsidRPr="00591357">
        <w:rPr>
          <w:sz w:val="20"/>
          <w:szCs w:val="20"/>
        </w:rPr>
        <w:t xml:space="preserve">, </w:t>
      </w:r>
      <w:r w:rsidRPr="00591357">
        <w:rPr>
          <w:i/>
          <w:iCs/>
          <w:sz w:val="20"/>
          <w:szCs w:val="20"/>
        </w:rPr>
        <w:t>72</w:t>
      </w:r>
      <w:r w:rsidRPr="00591357">
        <w:rPr>
          <w:sz w:val="20"/>
          <w:szCs w:val="20"/>
        </w:rPr>
        <w:t>(2), 1198–1206. https://doi.org/10.1128/AEM.72.2.1198</w:t>
      </w:r>
    </w:p>
    <w:p w14:paraId="3344599C" w14:textId="77777777" w:rsidR="00591357" w:rsidRPr="00591357" w:rsidRDefault="00591357" w:rsidP="00591357">
      <w:pPr>
        <w:pStyle w:val="NormalWeb"/>
        <w:ind w:left="480" w:hanging="480"/>
        <w:rPr>
          <w:sz w:val="20"/>
          <w:szCs w:val="20"/>
        </w:rPr>
      </w:pPr>
      <w:r w:rsidRPr="00591357">
        <w:rPr>
          <w:sz w:val="20"/>
          <w:szCs w:val="20"/>
        </w:rPr>
        <w:t xml:space="preserve">Batista, L., Tomasco, I., Lorite, M. J., Sanjuán, J., &amp; Monza, J. (2013). Diversity and phylogeny of rhizobial strains isolated from Lotus uliginosus grown in Uruguayan soils. </w:t>
      </w:r>
      <w:r w:rsidRPr="00591357">
        <w:rPr>
          <w:i/>
          <w:iCs/>
          <w:sz w:val="20"/>
          <w:szCs w:val="20"/>
        </w:rPr>
        <w:t>Applied Soil Ecology</w:t>
      </w:r>
      <w:r w:rsidRPr="00591357">
        <w:rPr>
          <w:sz w:val="20"/>
          <w:szCs w:val="20"/>
        </w:rPr>
        <w:t xml:space="preserve">, </w:t>
      </w:r>
      <w:r w:rsidRPr="00591357">
        <w:rPr>
          <w:i/>
          <w:iCs/>
          <w:sz w:val="20"/>
          <w:szCs w:val="20"/>
        </w:rPr>
        <w:t>66</w:t>
      </w:r>
      <w:r w:rsidRPr="00591357">
        <w:rPr>
          <w:sz w:val="20"/>
          <w:szCs w:val="20"/>
        </w:rPr>
        <w:t>, 19–28. https://doi.org/10.1016/j.apsoil.2013.01.009</w:t>
      </w:r>
    </w:p>
    <w:p w14:paraId="602E8864" w14:textId="77777777" w:rsidR="00591357" w:rsidRPr="00591357" w:rsidRDefault="00591357" w:rsidP="00591357">
      <w:pPr>
        <w:pStyle w:val="NormalWeb"/>
        <w:ind w:left="480" w:hanging="480"/>
        <w:rPr>
          <w:sz w:val="20"/>
          <w:szCs w:val="20"/>
        </w:rPr>
      </w:pPr>
      <w:r w:rsidRPr="00591357">
        <w:rPr>
          <w:sz w:val="20"/>
          <w:szCs w:val="20"/>
        </w:rPr>
        <w:t xml:space="preserve">Baymiev, A. K., Ptitsyn, K. G., &amp; Baimiev, A. K. (2010). Influence of the introduction of Caragana arborescens on the composition of its root-nodule bacteria. </w:t>
      </w:r>
      <w:r w:rsidRPr="00591357">
        <w:rPr>
          <w:i/>
          <w:iCs/>
          <w:sz w:val="20"/>
          <w:szCs w:val="20"/>
        </w:rPr>
        <w:t>Microbiology</w:t>
      </w:r>
      <w:r w:rsidRPr="00591357">
        <w:rPr>
          <w:sz w:val="20"/>
          <w:szCs w:val="20"/>
        </w:rPr>
        <w:t xml:space="preserve">, </w:t>
      </w:r>
      <w:r w:rsidRPr="00591357">
        <w:rPr>
          <w:i/>
          <w:iCs/>
          <w:sz w:val="20"/>
          <w:szCs w:val="20"/>
        </w:rPr>
        <w:t>79</w:t>
      </w:r>
      <w:r w:rsidRPr="00591357">
        <w:rPr>
          <w:sz w:val="20"/>
          <w:szCs w:val="20"/>
        </w:rPr>
        <w:t>(1), 115–120. https://doi.org/10.1134/S0026261710010157</w:t>
      </w:r>
    </w:p>
    <w:p w14:paraId="7433528B" w14:textId="77777777" w:rsidR="00591357" w:rsidRPr="00591357" w:rsidRDefault="00591357" w:rsidP="00591357">
      <w:pPr>
        <w:pStyle w:val="NormalWeb"/>
        <w:ind w:left="480" w:hanging="480"/>
        <w:rPr>
          <w:sz w:val="20"/>
          <w:szCs w:val="20"/>
        </w:rPr>
      </w:pPr>
      <w:r w:rsidRPr="00591357">
        <w:rPr>
          <w:sz w:val="20"/>
          <w:szCs w:val="20"/>
        </w:rPr>
        <w:t xml:space="preserve">Bejarano, A., Ramírez-Bahena, M. H., Velázquez, E., &amp; Peix, A. (2014). Vigna unguiculata is nodulated in Spain by endosymbionts of Genisteae legumes and by a new symbiovar (vignae) of the genus Bradyrhizobium. </w:t>
      </w:r>
      <w:r w:rsidRPr="00591357">
        <w:rPr>
          <w:i/>
          <w:iCs/>
          <w:sz w:val="20"/>
          <w:szCs w:val="20"/>
        </w:rPr>
        <w:t>Systematic and Applied Microbiology</w:t>
      </w:r>
      <w:r w:rsidRPr="00591357">
        <w:rPr>
          <w:sz w:val="20"/>
          <w:szCs w:val="20"/>
        </w:rPr>
        <w:t xml:space="preserve">, </w:t>
      </w:r>
      <w:r w:rsidRPr="00591357">
        <w:rPr>
          <w:i/>
          <w:iCs/>
          <w:sz w:val="20"/>
          <w:szCs w:val="20"/>
        </w:rPr>
        <w:t>37</w:t>
      </w:r>
      <w:r w:rsidRPr="00591357">
        <w:rPr>
          <w:sz w:val="20"/>
          <w:szCs w:val="20"/>
        </w:rPr>
        <w:t>(7), 533–540. https://doi.org/10.1016/j.syapm.2014.04.003</w:t>
      </w:r>
    </w:p>
    <w:p w14:paraId="6FF2A61D" w14:textId="77777777" w:rsidR="00591357" w:rsidRPr="00591357" w:rsidRDefault="00591357" w:rsidP="00591357">
      <w:pPr>
        <w:pStyle w:val="NormalWeb"/>
        <w:ind w:left="480" w:hanging="480"/>
        <w:rPr>
          <w:sz w:val="20"/>
          <w:szCs w:val="20"/>
        </w:rPr>
      </w:pPr>
      <w:r w:rsidRPr="00591357">
        <w:rPr>
          <w:sz w:val="20"/>
          <w:szCs w:val="20"/>
        </w:rPr>
        <w:t xml:space="preserve">Ben Romdhane, S., Nasr, H., Samba-Mbaye, R., Neyra, M., &amp; Ghorbal, M. H. (2005). Diversity of Acacia tortilis rhizobia revealed by PCR/RFLP on crushed root nodules in Tunisia. </w:t>
      </w:r>
      <w:r w:rsidRPr="00591357">
        <w:rPr>
          <w:i/>
          <w:iCs/>
          <w:sz w:val="20"/>
          <w:szCs w:val="20"/>
        </w:rPr>
        <w:t>Annals of Microbiology</w:t>
      </w:r>
      <w:r w:rsidRPr="00591357">
        <w:rPr>
          <w:sz w:val="20"/>
          <w:szCs w:val="20"/>
        </w:rPr>
        <w:t xml:space="preserve">, </w:t>
      </w:r>
      <w:r w:rsidRPr="00591357">
        <w:rPr>
          <w:i/>
          <w:iCs/>
          <w:sz w:val="20"/>
          <w:szCs w:val="20"/>
        </w:rPr>
        <w:t>55</w:t>
      </w:r>
      <w:r w:rsidRPr="00591357">
        <w:rPr>
          <w:sz w:val="20"/>
          <w:szCs w:val="20"/>
        </w:rPr>
        <w:t>(4), 249–254.</w:t>
      </w:r>
    </w:p>
    <w:p w14:paraId="4ADB9E0C" w14:textId="77777777" w:rsidR="00591357" w:rsidRPr="00591357" w:rsidRDefault="00591357" w:rsidP="00591357">
      <w:pPr>
        <w:pStyle w:val="NormalWeb"/>
        <w:ind w:left="480" w:hanging="480"/>
        <w:rPr>
          <w:sz w:val="20"/>
          <w:szCs w:val="20"/>
        </w:rPr>
      </w:pPr>
      <w:r w:rsidRPr="00591357">
        <w:rPr>
          <w:sz w:val="20"/>
          <w:szCs w:val="20"/>
        </w:rPr>
        <w:lastRenderedPageBreak/>
        <w:t xml:space="preserve">Benata, H., Mohammed, O., Noureddine, B., Abdelbasset, B., Abdelmoumen, H., Muresu, R., … Idrissi, M. M. El. (2008). Diversity of bacteria that nodulate Prosopis juliflora in the eastern area of Morocco. </w:t>
      </w:r>
      <w:r w:rsidRPr="00591357">
        <w:rPr>
          <w:i/>
          <w:iCs/>
          <w:sz w:val="20"/>
          <w:szCs w:val="20"/>
        </w:rPr>
        <w:t>Systematic and Applied Microbiology</w:t>
      </w:r>
      <w:r w:rsidRPr="00591357">
        <w:rPr>
          <w:sz w:val="20"/>
          <w:szCs w:val="20"/>
        </w:rPr>
        <w:t xml:space="preserve">, </w:t>
      </w:r>
      <w:r w:rsidRPr="00591357">
        <w:rPr>
          <w:i/>
          <w:iCs/>
          <w:sz w:val="20"/>
          <w:szCs w:val="20"/>
        </w:rPr>
        <w:t>31</w:t>
      </w:r>
      <w:r w:rsidRPr="00591357">
        <w:rPr>
          <w:sz w:val="20"/>
          <w:szCs w:val="20"/>
        </w:rPr>
        <w:t>(5), 378–386. https://doi.org/10.1016/j.syapm.2008.08.002</w:t>
      </w:r>
    </w:p>
    <w:p w14:paraId="664B0168" w14:textId="77777777" w:rsidR="00591357" w:rsidRPr="00591357" w:rsidRDefault="00591357" w:rsidP="00591357">
      <w:pPr>
        <w:pStyle w:val="NormalWeb"/>
        <w:ind w:left="480" w:hanging="480"/>
        <w:rPr>
          <w:sz w:val="20"/>
          <w:szCs w:val="20"/>
        </w:rPr>
      </w:pPr>
      <w:r w:rsidRPr="00591357">
        <w:rPr>
          <w:sz w:val="20"/>
          <w:szCs w:val="20"/>
        </w:rPr>
        <w:t xml:space="preserve">Bernal, G. R., Tlusty, B., Estevez De Jensen, C., Van Berkum, P., &amp; Graham, P. H. (2004). Characteristics of rhizobia nodulating beans in the central region of Minnesota. </w:t>
      </w:r>
      <w:r w:rsidRPr="00591357">
        <w:rPr>
          <w:i/>
          <w:iCs/>
          <w:sz w:val="20"/>
          <w:szCs w:val="20"/>
        </w:rPr>
        <w:t>Canadian Journal of Microbiology</w:t>
      </w:r>
      <w:r w:rsidRPr="00591357">
        <w:rPr>
          <w:sz w:val="20"/>
          <w:szCs w:val="20"/>
        </w:rPr>
        <w:t xml:space="preserve">, </w:t>
      </w:r>
      <w:r w:rsidRPr="00591357">
        <w:rPr>
          <w:i/>
          <w:iCs/>
          <w:sz w:val="20"/>
          <w:szCs w:val="20"/>
        </w:rPr>
        <w:t>50</w:t>
      </w:r>
      <w:r w:rsidRPr="00591357">
        <w:rPr>
          <w:sz w:val="20"/>
          <w:szCs w:val="20"/>
        </w:rPr>
        <w:t>(12), 1023–1031. https://doi.org/10.1139/w04-092</w:t>
      </w:r>
    </w:p>
    <w:p w14:paraId="6681E4D2" w14:textId="77777777" w:rsidR="00591357" w:rsidRPr="00591357" w:rsidRDefault="00591357" w:rsidP="00591357">
      <w:pPr>
        <w:pStyle w:val="NormalWeb"/>
        <w:ind w:left="480" w:hanging="480"/>
        <w:rPr>
          <w:sz w:val="20"/>
          <w:szCs w:val="20"/>
        </w:rPr>
      </w:pPr>
      <w:r w:rsidRPr="00591357">
        <w:rPr>
          <w:sz w:val="20"/>
          <w:szCs w:val="20"/>
        </w:rPr>
        <w:t xml:space="preserve">Beukes, C. W., Venter, S. N., Law, I. J., Phalane, F. L., &amp; Steenkamp, E. T. (2013). South African Papilionoid Legumes Are Nodulated by Diverse Burkholderia with Unique Nodulation and Nitrogen-Fixation Loci. </w:t>
      </w:r>
      <w:r w:rsidRPr="00591357">
        <w:rPr>
          <w:i/>
          <w:iCs/>
          <w:sz w:val="20"/>
          <w:szCs w:val="20"/>
        </w:rPr>
        <w:t>PLoS ONE</w:t>
      </w:r>
      <w:r w:rsidRPr="00591357">
        <w:rPr>
          <w:sz w:val="20"/>
          <w:szCs w:val="20"/>
        </w:rPr>
        <w:t xml:space="preserve">, </w:t>
      </w:r>
      <w:r w:rsidRPr="00591357">
        <w:rPr>
          <w:i/>
          <w:iCs/>
          <w:sz w:val="20"/>
          <w:szCs w:val="20"/>
        </w:rPr>
        <w:t>8</w:t>
      </w:r>
      <w:r w:rsidRPr="00591357">
        <w:rPr>
          <w:sz w:val="20"/>
          <w:szCs w:val="20"/>
        </w:rPr>
        <w:t>(7). https://doi.org/10.1371/journal.pone.0068406</w:t>
      </w:r>
    </w:p>
    <w:p w14:paraId="203437AA" w14:textId="77777777" w:rsidR="00591357" w:rsidRPr="00591357" w:rsidRDefault="00591357" w:rsidP="00591357">
      <w:pPr>
        <w:pStyle w:val="NormalWeb"/>
        <w:ind w:left="480" w:hanging="480"/>
        <w:rPr>
          <w:sz w:val="20"/>
          <w:szCs w:val="20"/>
        </w:rPr>
      </w:pPr>
      <w:r w:rsidRPr="00591357">
        <w:rPr>
          <w:sz w:val="20"/>
          <w:szCs w:val="20"/>
        </w:rPr>
        <w:t xml:space="preserve">Beyhaut, E., Tlusty, B., Van Berkum, P., &amp; Graham, P. H. (2006). Rhizobium giardinii is the microsymbiont of Illinois bundleflower (Desmanthus illinoensis (Michx.) Macmillan) in midwestern prairies. </w:t>
      </w:r>
      <w:r w:rsidRPr="00591357">
        <w:rPr>
          <w:i/>
          <w:iCs/>
          <w:sz w:val="20"/>
          <w:szCs w:val="20"/>
        </w:rPr>
        <w:t>Canadian Journal of Microbiology</w:t>
      </w:r>
      <w:r w:rsidRPr="00591357">
        <w:rPr>
          <w:sz w:val="20"/>
          <w:szCs w:val="20"/>
        </w:rPr>
        <w:t xml:space="preserve">, </w:t>
      </w:r>
      <w:r w:rsidRPr="00591357">
        <w:rPr>
          <w:i/>
          <w:iCs/>
          <w:sz w:val="20"/>
          <w:szCs w:val="20"/>
        </w:rPr>
        <w:t>52</w:t>
      </w:r>
      <w:r w:rsidRPr="00591357">
        <w:rPr>
          <w:sz w:val="20"/>
          <w:szCs w:val="20"/>
        </w:rPr>
        <w:t>(9), 903–907. https://doi.org/10.1139/W06-051</w:t>
      </w:r>
    </w:p>
    <w:p w14:paraId="0E483367" w14:textId="77777777" w:rsidR="00591357" w:rsidRPr="00591357" w:rsidRDefault="00591357" w:rsidP="00591357">
      <w:pPr>
        <w:pStyle w:val="NormalWeb"/>
        <w:ind w:left="480" w:hanging="480"/>
        <w:rPr>
          <w:sz w:val="20"/>
          <w:szCs w:val="20"/>
        </w:rPr>
      </w:pPr>
      <w:r w:rsidRPr="00591357">
        <w:rPr>
          <w:sz w:val="20"/>
          <w:szCs w:val="20"/>
        </w:rPr>
        <w:t xml:space="preserve">Bianco, L., Angelini, J., Fabra, A., &amp; Malpassi, R. (2013). Diversity and symbiotic effectiveness of indigenous rhizobia-nodulating adesmia bicolor in soils of central Argentina. </w:t>
      </w:r>
      <w:r w:rsidRPr="00591357">
        <w:rPr>
          <w:i/>
          <w:iCs/>
          <w:sz w:val="20"/>
          <w:szCs w:val="20"/>
        </w:rPr>
        <w:t>Current Microbiology</w:t>
      </w:r>
      <w:r w:rsidRPr="00591357">
        <w:rPr>
          <w:sz w:val="20"/>
          <w:szCs w:val="20"/>
        </w:rPr>
        <w:t xml:space="preserve">, </w:t>
      </w:r>
      <w:r w:rsidRPr="00591357">
        <w:rPr>
          <w:i/>
          <w:iCs/>
          <w:sz w:val="20"/>
          <w:szCs w:val="20"/>
        </w:rPr>
        <w:t>66</w:t>
      </w:r>
      <w:r w:rsidRPr="00591357">
        <w:rPr>
          <w:sz w:val="20"/>
          <w:szCs w:val="20"/>
        </w:rPr>
        <w:t>(2), 174–184. https://doi.org/10.1007/s00284-012-0260-y</w:t>
      </w:r>
    </w:p>
    <w:p w14:paraId="02E8A434" w14:textId="77777777" w:rsidR="00591357" w:rsidRPr="00591357" w:rsidRDefault="00591357" w:rsidP="00591357">
      <w:pPr>
        <w:pStyle w:val="NormalWeb"/>
        <w:ind w:left="480" w:hanging="480"/>
        <w:rPr>
          <w:sz w:val="20"/>
          <w:szCs w:val="20"/>
        </w:rPr>
      </w:pPr>
      <w:r w:rsidRPr="00591357">
        <w:rPr>
          <w:sz w:val="20"/>
          <w:szCs w:val="20"/>
        </w:rPr>
        <w:t xml:space="preserve">Bottomley, P. J., Cheng, H. H., &amp; Strain, S. R. (1994). Genetic structure and symbiotic characteristics of a Bradyrhizobium population recovered from a pasture soil. </w:t>
      </w:r>
      <w:r w:rsidRPr="00591357">
        <w:rPr>
          <w:i/>
          <w:iCs/>
          <w:sz w:val="20"/>
          <w:szCs w:val="20"/>
        </w:rPr>
        <w:t>Applied and Environmental Microbiology</w:t>
      </w:r>
      <w:r w:rsidRPr="00591357">
        <w:rPr>
          <w:sz w:val="20"/>
          <w:szCs w:val="20"/>
        </w:rPr>
        <w:t xml:space="preserve">, </w:t>
      </w:r>
      <w:r w:rsidRPr="00591357">
        <w:rPr>
          <w:i/>
          <w:iCs/>
          <w:sz w:val="20"/>
          <w:szCs w:val="20"/>
        </w:rPr>
        <w:t>60</w:t>
      </w:r>
      <w:r w:rsidRPr="00591357">
        <w:rPr>
          <w:sz w:val="20"/>
          <w:szCs w:val="20"/>
        </w:rPr>
        <w:t>(6), 1754–1761.</w:t>
      </w:r>
    </w:p>
    <w:p w14:paraId="31F011B1" w14:textId="77777777" w:rsidR="00591357" w:rsidRPr="00591357" w:rsidRDefault="00591357" w:rsidP="00591357">
      <w:pPr>
        <w:pStyle w:val="NormalWeb"/>
        <w:ind w:left="480" w:hanging="480"/>
        <w:rPr>
          <w:sz w:val="20"/>
          <w:szCs w:val="20"/>
        </w:rPr>
      </w:pPr>
      <w:r w:rsidRPr="00591357">
        <w:rPr>
          <w:sz w:val="20"/>
          <w:szCs w:val="20"/>
        </w:rPr>
        <w:t xml:space="preserve">Boudiaf, I., Le Roux, C., Baudoin, E., Galiana, A., Beddiar, A., Prin, Y., &amp; Duponnois, R. (2014). Soil Bradyrhizobium population response to invasion of a natural Quercus suber forest by the introduced nitrogen-fixing tree Acacia mearnsii in El Kala National Park, Algeria. </w:t>
      </w:r>
      <w:r w:rsidRPr="00591357">
        <w:rPr>
          <w:i/>
          <w:iCs/>
          <w:sz w:val="20"/>
          <w:szCs w:val="20"/>
        </w:rPr>
        <w:t>Soil Biology and Biochemistry</w:t>
      </w:r>
      <w:r w:rsidRPr="00591357">
        <w:rPr>
          <w:sz w:val="20"/>
          <w:szCs w:val="20"/>
        </w:rPr>
        <w:t xml:space="preserve">, </w:t>
      </w:r>
      <w:r w:rsidRPr="00591357">
        <w:rPr>
          <w:i/>
          <w:iCs/>
          <w:sz w:val="20"/>
          <w:szCs w:val="20"/>
        </w:rPr>
        <w:t>70</w:t>
      </w:r>
      <w:r w:rsidRPr="00591357">
        <w:rPr>
          <w:sz w:val="20"/>
          <w:szCs w:val="20"/>
        </w:rPr>
        <w:t>, 162–165. https://doi.org/10.1016/j.soilbio.2013.12.030</w:t>
      </w:r>
    </w:p>
    <w:p w14:paraId="61E392FC" w14:textId="77777777" w:rsidR="00591357" w:rsidRPr="00591357" w:rsidRDefault="00591357" w:rsidP="00591357">
      <w:pPr>
        <w:pStyle w:val="NormalWeb"/>
        <w:ind w:left="480" w:hanging="480"/>
        <w:rPr>
          <w:sz w:val="20"/>
          <w:szCs w:val="20"/>
        </w:rPr>
      </w:pPr>
      <w:r w:rsidRPr="00591357">
        <w:rPr>
          <w:sz w:val="20"/>
          <w:szCs w:val="20"/>
        </w:rPr>
        <w:t xml:space="preserve">Boukhatem, Z. F., Domergue, O., Bekki, A., Merabet, C., Sekkour, S., Bouazza, F., … Galiana, A. (2012). Symbiotic characterization and diversity of rhizobia associated with native and introduced acacias in arid and semi-arid regions in Algeria. </w:t>
      </w:r>
      <w:r w:rsidRPr="00591357">
        <w:rPr>
          <w:i/>
          <w:iCs/>
          <w:sz w:val="20"/>
          <w:szCs w:val="20"/>
        </w:rPr>
        <w:t>FEMS Microbiology Ecology</w:t>
      </w:r>
      <w:r w:rsidRPr="00591357">
        <w:rPr>
          <w:sz w:val="20"/>
          <w:szCs w:val="20"/>
        </w:rPr>
        <w:t xml:space="preserve">, </w:t>
      </w:r>
      <w:r w:rsidRPr="00591357">
        <w:rPr>
          <w:i/>
          <w:iCs/>
          <w:sz w:val="20"/>
          <w:szCs w:val="20"/>
        </w:rPr>
        <w:t>80</w:t>
      </w:r>
      <w:r w:rsidRPr="00591357">
        <w:rPr>
          <w:sz w:val="20"/>
          <w:szCs w:val="20"/>
        </w:rPr>
        <w:t>(3), 534–547. https://doi.org/10.1111/j.1574-6941.2012.01315.x</w:t>
      </w:r>
    </w:p>
    <w:p w14:paraId="728ABCAA" w14:textId="77777777" w:rsidR="00591357" w:rsidRPr="00591357" w:rsidRDefault="00591357" w:rsidP="00591357">
      <w:pPr>
        <w:pStyle w:val="NormalWeb"/>
        <w:ind w:left="480" w:hanging="480"/>
        <w:rPr>
          <w:sz w:val="20"/>
          <w:szCs w:val="20"/>
        </w:rPr>
      </w:pPr>
      <w:r w:rsidRPr="00591357">
        <w:rPr>
          <w:sz w:val="20"/>
          <w:szCs w:val="20"/>
        </w:rPr>
        <w:t xml:space="preserve">Bournaud, C., de Faria, S. M., dos Santos, J. M. F., Tisseyre, P., Silva, M., Chaintreuil, C., … Moulin, L. (2013). Burkholderia Species Are the Most Common and Preferred Nodulating Symbionts of the Piptadenia Group (Tribe Mimoseae). </w:t>
      </w:r>
      <w:r w:rsidRPr="00591357">
        <w:rPr>
          <w:i/>
          <w:iCs/>
          <w:sz w:val="20"/>
          <w:szCs w:val="20"/>
        </w:rPr>
        <w:t>PLoS ONE</w:t>
      </w:r>
      <w:r w:rsidRPr="00591357">
        <w:rPr>
          <w:sz w:val="20"/>
          <w:szCs w:val="20"/>
        </w:rPr>
        <w:t xml:space="preserve">, </w:t>
      </w:r>
      <w:r w:rsidRPr="00591357">
        <w:rPr>
          <w:i/>
          <w:iCs/>
          <w:sz w:val="20"/>
          <w:szCs w:val="20"/>
        </w:rPr>
        <w:t>8</w:t>
      </w:r>
      <w:r w:rsidRPr="00591357">
        <w:rPr>
          <w:sz w:val="20"/>
          <w:szCs w:val="20"/>
        </w:rPr>
        <w:t>(5). https://doi.org/10.1371/journal.pone.0063478</w:t>
      </w:r>
    </w:p>
    <w:p w14:paraId="4F74ADE8" w14:textId="77777777" w:rsidR="00591357" w:rsidRPr="00591357" w:rsidRDefault="00591357" w:rsidP="00591357">
      <w:pPr>
        <w:pStyle w:val="NormalWeb"/>
        <w:ind w:left="480" w:hanging="480"/>
        <w:rPr>
          <w:sz w:val="20"/>
          <w:szCs w:val="20"/>
        </w:rPr>
      </w:pPr>
      <w:r w:rsidRPr="00591357">
        <w:rPr>
          <w:sz w:val="20"/>
          <w:szCs w:val="20"/>
        </w:rPr>
        <w:t xml:space="preserve">Brígido, C., Alexandre, A., Laranjo, M., &amp; Oliveira, S. (2007). Moderately acidophilic mesorhizobia isolated from chickpea. </w:t>
      </w:r>
      <w:r w:rsidRPr="00591357">
        <w:rPr>
          <w:i/>
          <w:iCs/>
          <w:sz w:val="20"/>
          <w:szCs w:val="20"/>
        </w:rPr>
        <w:t>Letters in Applied Microbiology</w:t>
      </w:r>
      <w:r w:rsidRPr="00591357">
        <w:rPr>
          <w:sz w:val="20"/>
          <w:szCs w:val="20"/>
        </w:rPr>
        <w:t xml:space="preserve">, </w:t>
      </w:r>
      <w:r w:rsidRPr="00591357">
        <w:rPr>
          <w:i/>
          <w:iCs/>
          <w:sz w:val="20"/>
          <w:szCs w:val="20"/>
        </w:rPr>
        <w:t>44</w:t>
      </w:r>
      <w:r w:rsidRPr="00591357">
        <w:rPr>
          <w:sz w:val="20"/>
          <w:szCs w:val="20"/>
        </w:rPr>
        <w:t>(2), 168–174. https://doi.org/10.1111/j.1472-765X.2006.02061.x</w:t>
      </w:r>
    </w:p>
    <w:p w14:paraId="4A4089B4" w14:textId="77777777" w:rsidR="00591357" w:rsidRPr="00591357" w:rsidRDefault="00591357" w:rsidP="00591357">
      <w:pPr>
        <w:pStyle w:val="NormalWeb"/>
        <w:ind w:left="480" w:hanging="480"/>
        <w:rPr>
          <w:sz w:val="20"/>
          <w:szCs w:val="20"/>
        </w:rPr>
      </w:pPr>
      <w:r w:rsidRPr="00591357">
        <w:rPr>
          <w:sz w:val="20"/>
          <w:szCs w:val="20"/>
        </w:rPr>
        <w:t xml:space="preserve">Bromfield, E. S. P., Tambong, J. T., Cloutier, S., Prévost, D., Laguerre, G., van Berkum, P., … Barran, L. R. (2010). Ensifer, Phyllobacterium and Rhizobium species occupy nodules of Medicago sativa (alfalfa) and Melilotus alba (sweet clover) grown at a Canadian site without a history of cultivation. </w:t>
      </w:r>
      <w:r w:rsidRPr="00591357">
        <w:rPr>
          <w:i/>
          <w:iCs/>
          <w:sz w:val="20"/>
          <w:szCs w:val="20"/>
        </w:rPr>
        <w:t>Microbiology</w:t>
      </w:r>
      <w:r w:rsidRPr="00591357">
        <w:rPr>
          <w:sz w:val="20"/>
          <w:szCs w:val="20"/>
        </w:rPr>
        <w:t xml:space="preserve">, </w:t>
      </w:r>
      <w:r w:rsidRPr="00591357">
        <w:rPr>
          <w:i/>
          <w:iCs/>
          <w:sz w:val="20"/>
          <w:szCs w:val="20"/>
        </w:rPr>
        <w:t>156</w:t>
      </w:r>
      <w:r w:rsidRPr="00591357">
        <w:rPr>
          <w:sz w:val="20"/>
          <w:szCs w:val="20"/>
        </w:rPr>
        <w:t>(2), 505–520. https://doi.org/10.1099/mic.0.034058-0</w:t>
      </w:r>
    </w:p>
    <w:p w14:paraId="28EF91DD" w14:textId="77777777" w:rsidR="00591357" w:rsidRPr="00591357" w:rsidRDefault="00591357" w:rsidP="00591357">
      <w:pPr>
        <w:pStyle w:val="NormalWeb"/>
        <w:ind w:left="480" w:hanging="480"/>
        <w:rPr>
          <w:sz w:val="20"/>
          <w:szCs w:val="20"/>
        </w:rPr>
      </w:pPr>
      <w:r w:rsidRPr="00591357">
        <w:rPr>
          <w:sz w:val="20"/>
          <w:szCs w:val="20"/>
        </w:rPr>
        <w:t xml:space="preserve">Callaway, R. M., Bedmar, E. J., Reinhart, K. O., Silvan, C. G., &amp; Klironomos, J. (2011). Effects of soil biota from different ranges on Robinia invasion: Acquiring mutualists and escaping pathogens. </w:t>
      </w:r>
      <w:r w:rsidRPr="00591357">
        <w:rPr>
          <w:i/>
          <w:iCs/>
          <w:sz w:val="20"/>
          <w:szCs w:val="20"/>
        </w:rPr>
        <w:t>Ecology</w:t>
      </w:r>
      <w:r w:rsidRPr="00591357">
        <w:rPr>
          <w:sz w:val="20"/>
          <w:szCs w:val="20"/>
        </w:rPr>
        <w:t xml:space="preserve">, </w:t>
      </w:r>
      <w:r w:rsidRPr="00591357">
        <w:rPr>
          <w:i/>
          <w:iCs/>
          <w:sz w:val="20"/>
          <w:szCs w:val="20"/>
        </w:rPr>
        <w:t>92</w:t>
      </w:r>
      <w:r w:rsidRPr="00591357">
        <w:rPr>
          <w:sz w:val="20"/>
          <w:szCs w:val="20"/>
        </w:rPr>
        <w:t>(5), 1027–1035. https://doi.org/10.1890/10-0089.1</w:t>
      </w:r>
    </w:p>
    <w:p w14:paraId="09BB8C1A" w14:textId="77777777" w:rsidR="00591357" w:rsidRPr="00591357" w:rsidRDefault="00591357" w:rsidP="00591357">
      <w:pPr>
        <w:pStyle w:val="NormalWeb"/>
        <w:ind w:left="480" w:hanging="480"/>
        <w:rPr>
          <w:sz w:val="20"/>
          <w:szCs w:val="20"/>
        </w:rPr>
      </w:pPr>
      <w:r w:rsidRPr="00591357">
        <w:rPr>
          <w:sz w:val="20"/>
          <w:szCs w:val="20"/>
        </w:rPr>
        <w:t xml:space="preserve">Chahboune, R., Barrijal, S., Moreno, S., &amp; Bedmar, E. J. (2011). Characterization of Bradyrhizobium species isolated from root nodules of Cytisus villosus grown in Morocco. </w:t>
      </w:r>
      <w:r w:rsidRPr="00591357">
        <w:rPr>
          <w:i/>
          <w:iCs/>
          <w:sz w:val="20"/>
          <w:szCs w:val="20"/>
        </w:rPr>
        <w:t>Systematic and Applied Microbiology</w:t>
      </w:r>
      <w:r w:rsidRPr="00591357">
        <w:rPr>
          <w:sz w:val="20"/>
          <w:szCs w:val="20"/>
        </w:rPr>
        <w:t xml:space="preserve">, </w:t>
      </w:r>
      <w:r w:rsidRPr="00591357">
        <w:rPr>
          <w:i/>
          <w:iCs/>
          <w:sz w:val="20"/>
          <w:szCs w:val="20"/>
        </w:rPr>
        <w:t>34</w:t>
      </w:r>
      <w:r w:rsidRPr="00591357">
        <w:rPr>
          <w:sz w:val="20"/>
          <w:szCs w:val="20"/>
        </w:rPr>
        <w:t>(6), 440–445. https://doi.org/10.1016/j.syapm.2011.04.008</w:t>
      </w:r>
    </w:p>
    <w:p w14:paraId="7AFA797D" w14:textId="77777777" w:rsidR="00591357" w:rsidRPr="00591357" w:rsidRDefault="00591357" w:rsidP="00591357">
      <w:pPr>
        <w:pStyle w:val="NormalWeb"/>
        <w:ind w:left="480" w:hanging="480"/>
        <w:rPr>
          <w:sz w:val="20"/>
          <w:szCs w:val="20"/>
        </w:rPr>
      </w:pPr>
      <w:r w:rsidRPr="00591357">
        <w:rPr>
          <w:sz w:val="20"/>
          <w:szCs w:val="20"/>
        </w:rPr>
        <w:lastRenderedPageBreak/>
        <w:t xml:space="preserve">Chahboune, R., Carro, L., Peix, A., Barrijal, S., Velázquez, E., &amp; Bedmar, E. J. (2011). Bradyrhizobium cytisi sp. nov., isolated from effective nodules of Cytisus villosus.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61</w:t>
      </w:r>
      <w:r w:rsidRPr="00591357">
        <w:rPr>
          <w:sz w:val="20"/>
          <w:szCs w:val="20"/>
        </w:rPr>
        <w:t>(12), 2922–2927. https://doi.org/10.1099/ijs.0.027649-0</w:t>
      </w:r>
    </w:p>
    <w:p w14:paraId="7613AB84" w14:textId="77777777" w:rsidR="00591357" w:rsidRPr="00591357" w:rsidRDefault="00591357" w:rsidP="00591357">
      <w:pPr>
        <w:pStyle w:val="NormalWeb"/>
        <w:ind w:left="480" w:hanging="480"/>
        <w:rPr>
          <w:sz w:val="20"/>
          <w:szCs w:val="20"/>
        </w:rPr>
      </w:pPr>
      <w:r w:rsidRPr="00591357">
        <w:rPr>
          <w:sz w:val="20"/>
          <w:szCs w:val="20"/>
        </w:rPr>
        <w:t xml:space="preserve">Chen, J. Y., Gu, J., Wang, E. T., Ma, X. X., Kang, S. T., Huang, L. Z., … Wu, Y. L. (2014). Wild peanut Arachis duranensis are nodulated by diverse and novel Bradyrhizobium species in acid soils. </w:t>
      </w:r>
      <w:r w:rsidRPr="00591357">
        <w:rPr>
          <w:i/>
          <w:iCs/>
          <w:sz w:val="20"/>
          <w:szCs w:val="20"/>
        </w:rPr>
        <w:t>Systematic and Applied Microbiology</w:t>
      </w:r>
      <w:r w:rsidRPr="00591357">
        <w:rPr>
          <w:sz w:val="20"/>
          <w:szCs w:val="20"/>
        </w:rPr>
        <w:t xml:space="preserve">, </w:t>
      </w:r>
      <w:r w:rsidRPr="00591357">
        <w:rPr>
          <w:i/>
          <w:iCs/>
          <w:sz w:val="20"/>
          <w:szCs w:val="20"/>
        </w:rPr>
        <w:t>37</w:t>
      </w:r>
      <w:r w:rsidRPr="00591357">
        <w:rPr>
          <w:sz w:val="20"/>
          <w:szCs w:val="20"/>
        </w:rPr>
        <w:t>(7), 525–532. https://doi.org/10.1016/j.syapm.2014.05.004</w:t>
      </w:r>
    </w:p>
    <w:p w14:paraId="6BA7D193" w14:textId="77777777" w:rsidR="00591357" w:rsidRPr="00591357" w:rsidRDefault="00591357" w:rsidP="00591357">
      <w:pPr>
        <w:pStyle w:val="NormalWeb"/>
        <w:ind w:left="480" w:hanging="480"/>
        <w:rPr>
          <w:sz w:val="20"/>
          <w:szCs w:val="20"/>
        </w:rPr>
      </w:pPr>
      <w:r w:rsidRPr="00591357">
        <w:rPr>
          <w:sz w:val="20"/>
          <w:szCs w:val="20"/>
        </w:rPr>
        <w:t xml:space="preserve">Chen, W. M., Laevens, S., Lee, T. M., Coenye, T., De Vos, P., Mergeay, M., &amp; Vandamme, P. (2001). Ralstonia taiwanensis sp. nov., isolated from root nodules of Mimosa species and sputum of a cystic fibrosis patient.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51</w:t>
      </w:r>
      <w:r w:rsidRPr="00591357">
        <w:rPr>
          <w:sz w:val="20"/>
          <w:szCs w:val="20"/>
        </w:rPr>
        <w:t>(5), 1729–1735. https://doi.org/10.1099/00207713-51-5-1729</w:t>
      </w:r>
    </w:p>
    <w:p w14:paraId="201FE087" w14:textId="77777777" w:rsidR="00591357" w:rsidRPr="00591357" w:rsidRDefault="00591357" w:rsidP="00591357">
      <w:pPr>
        <w:pStyle w:val="NormalWeb"/>
        <w:ind w:left="480" w:hanging="480"/>
        <w:rPr>
          <w:sz w:val="20"/>
          <w:szCs w:val="20"/>
        </w:rPr>
      </w:pPr>
      <w:r w:rsidRPr="00591357">
        <w:rPr>
          <w:sz w:val="20"/>
          <w:szCs w:val="20"/>
        </w:rPr>
        <w:t xml:space="preserve">Chen, W., Wang, E., Wang, S., Li, Y., Chen, X., &amp; Li, Y. (1995). Characteristics of Rhizobium tianshanense sp. nov., a moderately and slowly growing root nodule bacterium isolated from an arid saline environment in Xinjiang, People’s Republic of China. </w:t>
      </w:r>
      <w:r w:rsidRPr="00591357">
        <w:rPr>
          <w:i/>
          <w:iCs/>
          <w:sz w:val="20"/>
          <w:szCs w:val="20"/>
        </w:rPr>
        <w:t>International Journal of Systematic Bacteriology</w:t>
      </w:r>
      <w:r w:rsidRPr="00591357">
        <w:rPr>
          <w:sz w:val="20"/>
          <w:szCs w:val="20"/>
        </w:rPr>
        <w:t xml:space="preserve">, </w:t>
      </w:r>
      <w:r w:rsidRPr="00591357">
        <w:rPr>
          <w:i/>
          <w:iCs/>
          <w:sz w:val="20"/>
          <w:szCs w:val="20"/>
        </w:rPr>
        <w:t>45</w:t>
      </w:r>
      <w:r w:rsidRPr="00591357">
        <w:rPr>
          <w:sz w:val="20"/>
          <w:szCs w:val="20"/>
        </w:rPr>
        <w:t>(1), 153–159. https://doi.org/10.1099/00207713-45-1-153</w:t>
      </w:r>
    </w:p>
    <w:p w14:paraId="01F552B8" w14:textId="77777777" w:rsidR="00591357" w:rsidRPr="00591357" w:rsidRDefault="00591357" w:rsidP="00591357">
      <w:pPr>
        <w:pStyle w:val="NormalWeb"/>
        <w:ind w:left="480" w:hanging="480"/>
        <w:rPr>
          <w:sz w:val="20"/>
          <w:szCs w:val="20"/>
        </w:rPr>
      </w:pPr>
      <w:r w:rsidRPr="00591357">
        <w:rPr>
          <w:sz w:val="20"/>
          <w:szCs w:val="20"/>
        </w:rPr>
        <w:t xml:space="preserve">Chen, W. M., Zhu, W. F., Bontemps, C., Young, J. P. W., &amp; Wei, G. H. (2010). Mesorhizobium alhagi sp. nov., isolated from wild Alhagi sparsifolia in north-western China.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60</w:t>
      </w:r>
      <w:r w:rsidRPr="00591357">
        <w:rPr>
          <w:sz w:val="20"/>
          <w:szCs w:val="20"/>
        </w:rPr>
        <w:t>(4), 958–962. https://doi.org/10.1099/ijs.0.014043-0</w:t>
      </w:r>
    </w:p>
    <w:p w14:paraId="3B730EBF" w14:textId="77777777" w:rsidR="00591357" w:rsidRPr="00591357" w:rsidRDefault="00591357" w:rsidP="00591357">
      <w:pPr>
        <w:pStyle w:val="NormalWeb"/>
        <w:ind w:left="480" w:hanging="480"/>
        <w:rPr>
          <w:sz w:val="20"/>
          <w:szCs w:val="20"/>
        </w:rPr>
      </w:pPr>
      <w:r w:rsidRPr="00591357">
        <w:rPr>
          <w:sz w:val="20"/>
          <w:szCs w:val="20"/>
        </w:rPr>
        <w:t xml:space="preserve">Chen, W., Sun, L., Lu, J., Bi, L., Wang, E., &amp; Wei, G. (2015). Diverse nodule bacteria were associated with Astragalus species in arid region of northwestern China. </w:t>
      </w:r>
      <w:r w:rsidRPr="00591357">
        <w:rPr>
          <w:i/>
          <w:iCs/>
          <w:sz w:val="20"/>
          <w:szCs w:val="20"/>
        </w:rPr>
        <w:t>Journal of Basic Microbiology</w:t>
      </w:r>
      <w:r w:rsidRPr="00591357">
        <w:rPr>
          <w:sz w:val="20"/>
          <w:szCs w:val="20"/>
        </w:rPr>
        <w:t xml:space="preserve">, </w:t>
      </w:r>
      <w:r w:rsidRPr="00591357">
        <w:rPr>
          <w:i/>
          <w:iCs/>
          <w:sz w:val="20"/>
          <w:szCs w:val="20"/>
        </w:rPr>
        <w:t>55</w:t>
      </w:r>
      <w:r w:rsidRPr="00591357">
        <w:rPr>
          <w:sz w:val="20"/>
          <w:szCs w:val="20"/>
        </w:rPr>
        <w:t>(1), 121–128. https://doi.org/10.1002/jobm.201300209</w:t>
      </w:r>
    </w:p>
    <w:p w14:paraId="48098E2E" w14:textId="77777777" w:rsidR="00591357" w:rsidRPr="00591357" w:rsidRDefault="00591357" w:rsidP="00591357">
      <w:pPr>
        <w:pStyle w:val="NormalWeb"/>
        <w:ind w:left="480" w:hanging="480"/>
        <w:rPr>
          <w:sz w:val="20"/>
          <w:szCs w:val="20"/>
        </w:rPr>
      </w:pPr>
      <w:r w:rsidRPr="00591357">
        <w:rPr>
          <w:sz w:val="20"/>
          <w:szCs w:val="20"/>
        </w:rPr>
        <w:t xml:space="preserve">Chen, W. F., Guan, S. H., Zhao, C. T., Yan, X. R., Man, C. X., Wang, E. T., &amp; Chen, W. X. (2008). Different Mesorhizobium species associated with Caragana carry similar symbiotic genes and have common host ranges. </w:t>
      </w:r>
      <w:r w:rsidRPr="00591357">
        <w:rPr>
          <w:i/>
          <w:iCs/>
          <w:sz w:val="20"/>
          <w:szCs w:val="20"/>
        </w:rPr>
        <w:t>FEMS Microbiology Letters</w:t>
      </w:r>
      <w:r w:rsidRPr="00591357">
        <w:rPr>
          <w:sz w:val="20"/>
          <w:szCs w:val="20"/>
        </w:rPr>
        <w:t xml:space="preserve">, </w:t>
      </w:r>
      <w:r w:rsidRPr="00591357">
        <w:rPr>
          <w:i/>
          <w:iCs/>
          <w:sz w:val="20"/>
          <w:szCs w:val="20"/>
        </w:rPr>
        <w:t>283</w:t>
      </w:r>
      <w:r w:rsidRPr="00591357">
        <w:rPr>
          <w:sz w:val="20"/>
          <w:szCs w:val="20"/>
        </w:rPr>
        <w:t>(2), 203–209. https://doi.org/10.1111/j.1574-6968.2008.01167.x</w:t>
      </w:r>
    </w:p>
    <w:p w14:paraId="31A04E8F" w14:textId="77777777" w:rsidR="00591357" w:rsidRPr="00591357" w:rsidRDefault="00591357" w:rsidP="00591357">
      <w:pPr>
        <w:pStyle w:val="NormalWeb"/>
        <w:ind w:left="480" w:hanging="480"/>
        <w:rPr>
          <w:sz w:val="20"/>
          <w:szCs w:val="20"/>
        </w:rPr>
      </w:pPr>
      <w:r w:rsidRPr="00591357">
        <w:rPr>
          <w:sz w:val="20"/>
          <w:szCs w:val="20"/>
        </w:rPr>
        <w:t xml:space="preserve">Chen, W. M., de Faria, S. M., James, E. K., Elliott, G. N., Lin, K. Y., Chou, J. H., … Vandamme, P. (2007). Burkholderia nodosa sp. nov., isolated from root nodules of the woody Brazilian legumes Mimosa bimucronata and Mimosa scabrella.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57</w:t>
      </w:r>
      <w:r w:rsidRPr="00591357">
        <w:rPr>
          <w:sz w:val="20"/>
          <w:szCs w:val="20"/>
        </w:rPr>
        <w:t>(5), 1055–1059. https://doi.org/10.1099/ijs.0.64873-0</w:t>
      </w:r>
    </w:p>
    <w:p w14:paraId="6DF2813D" w14:textId="77777777" w:rsidR="00591357" w:rsidRPr="00591357" w:rsidRDefault="00591357" w:rsidP="00591357">
      <w:pPr>
        <w:pStyle w:val="NormalWeb"/>
        <w:ind w:left="480" w:hanging="480"/>
        <w:rPr>
          <w:sz w:val="20"/>
          <w:szCs w:val="20"/>
        </w:rPr>
      </w:pPr>
      <w:r w:rsidRPr="00591357">
        <w:rPr>
          <w:sz w:val="20"/>
          <w:szCs w:val="20"/>
        </w:rPr>
        <w:t xml:space="preserve">Chen, W. M., de Farja, S. M., Chou, J. H., James, E. K., Elliott, G. N., Sprent, J. I., … Vandamme, P. (2008). Burkholderia sabiae sp. nov., isolated from root nodules of Mimosa caesalpiniifolia.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58</w:t>
      </w:r>
      <w:r w:rsidRPr="00591357">
        <w:rPr>
          <w:sz w:val="20"/>
          <w:szCs w:val="20"/>
        </w:rPr>
        <w:t>(9), 2174–2179. https://doi.org/10.1099/ijs.0.65816-0</w:t>
      </w:r>
    </w:p>
    <w:p w14:paraId="0B54F155" w14:textId="77777777" w:rsidR="00591357" w:rsidRPr="00591357" w:rsidRDefault="00591357" w:rsidP="00591357">
      <w:pPr>
        <w:pStyle w:val="NormalWeb"/>
        <w:ind w:left="480" w:hanging="480"/>
        <w:rPr>
          <w:sz w:val="20"/>
          <w:szCs w:val="20"/>
        </w:rPr>
      </w:pPr>
      <w:r w:rsidRPr="00591357">
        <w:rPr>
          <w:sz w:val="20"/>
          <w:szCs w:val="20"/>
        </w:rPr>
        <w:t xml:space="preserve">Chen, W. M., James, E. K., Chou, J. H., Sheu, S. Y., Yang, S. Z., &amp; Sprent, J. I. (2005). β-rhizobia from Mimosa pigra, a newly discovered invasive plant in Taiwan. </w:t>
      </w:r>
      <w:r w:rsidRPr="00591357">
        <w:rPr>
          <w:i/>
          <w:iCs/>
          <w:sz w:val="20"/>
          <w:szCs w:val="20"/>
        </w:rPr>
        <w:t>New Phytologist</w:t>
      </w:r>
      <w:r w:rsidRPr="00591357">
        <w:rPr>
          <w:sz w:val="20"/>
          <w:szCs w:val="20"/>
        </w:rPr>
        <w:t xml:space="preserve">, </w:t>
      </w:r>
      <w:r w:rsidRPr="00591357">
        <w:rPr>
          <w:i/>
          <w:iCs/>
          <w:sz w:val="20"/>
          <w:szCs w:val="20"/>
        </w:rPr>
        <w:t>168</w:t>
      </w:r>
      <w:r w:rsidRPr="00591357">
        <w:rPr>
          <w:sz w:val="20"/>
          <w:szCs w:val="20"/>
        </w:rPr>
        <w:t>(3), 661–675. https://doi.org/10.1111/j.1469-8137.2005.01533.x</w:t>
      </w:r>
    </w:p>
    <w:p w14:paraId="54BAFA35" w14:textId="77777777" w:rsidR="00591357" w:rsidRPr="00591357" w:rsidRDefault="00591357" w:rsidP="00591357">
      <w:pPr>
        <w:pStyle w:val="NormalWeb"/>
        <w:ind w:left="480" w:hanging="480"/>
        <w:rPr>
          <w:sz w:val="20"/>
          <w:szCs w:val="20"/>
        </w:rPr>
      </w:pPr>
      <w:r w:rsidRPr="00591357">
        <w:rPr>
          <w:sz w:val="20"/>
          <w:szCs w:val="20"/>
        </w:rPr>
        <w:t xml:space="preserve">Chen, W. M., James, E. K., Coenye, T., Chou, J. H., Barrios, E., de Faria, S. M., … Vandamme, P. (2006). Burkholderia mimosarum sp. nov., isolated from root nodules of Mimosa spp. from Taiwan and South America.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56</w:t>
      </w:r>
      <w:r w:rsidRPr="00591357">
        <w:rPr>
          <w:sz w:val="20"/>
          <w:szCs w:val="20"/>
        </w:rPr>
        <w:t>(8), 1847–1851. https://doi.org/10.1099/ijs.0.64325-0</w:t>
      </w:r>
    </w:p>
    <w:p w14:paraId="241DA32A" w14:textId="77777777" w:rsidR="00591357" w:rsidRPr="00591357" w:rsidRDefault="00591357" w:rsidP="00591357">
      <w:pPr>
        <w:pStyle w:val="NormalWeb"/>
        <w:ind w:left="480" w:hanging="480"/>
        <w:rPr>
          <w:sz w:val="20"/>
          <w:szCs w:val="20"/>
        </w:rPr>
      </w:pPr>
      <w:r w:rsidRPr="00591357">
        <w:rPr>
          <w:sz w:val="20"/>
          <w:szCs w:val="20"/>
        </w:rPr>
        <w:t xml:space="preserve">Chen, W., Faria, S. M. De, Pitard, R. M., Simo, J. L., Prescott, A. R., Elliott, G. N., … James, E. K. (2005). Proof that Burkholderia Strains Form Effective Symbioses with Legumes : a Study of Novel Mimosa-Nodulating Strains from South America. </w:t>
      </w:r>
      <w:r w:rsidRPr="00591357">
        <w:rPr>
          <w:i/>
          <w:iCs/>
          <w:sz w:val="20"/>
          <w:szCs w:val="20"/>
        </w:rPr>
        <w:t>Applied and Environmental Microbiology</w:t>
      </w:r>
      <w:r w:rsidRPr="00591357">
        <w:rPr>
          <w:sz w:val="20"/>
          <w:szCs w:val="20"/>
        </w:rPr>
        <w:t xml:space="preserve">, </w:t>
      </w:r>
      <w:r w:rsidRPr="00591357">
        <w:rPr>
          <w:i/>
          <w:iCs/>
          <w:sz w:val="20"/>
          <w:szCs w:val="20"/>
        </w:rPr>
        <w:t>71</w:t>
      </w:r>
      <w:r w:rsidRPr="00591357">
        <w:rPr>
          <w:sz w:val="20"/>
          <w:szCs w:val="20"/>
        </w:rPr>
        <w:t>(11), 7461–7471. https://doi.org/10.1128/AEM.71.11.7461</w:t>
      </w:r>
    </w:p>
    <w:p w14:paraId="200948EB" w14:textId="77777777" w:rsidR="00591357" w:rsidRPr="00591357" w:rsidRDefault="00591357" w:rsidP="00591357">
      <w:pPr>
        <w:pStyle w:val="NormalWeb"/>
        <w:ind w:left="480" w:hanging="480"/>
        <w:rPr>
          <w:sz w:val="20"/>
          <w:szCs w:val="20"/>
        </w:rPr>
      </w:pPr>
      <w:r w:rsidRPr="00591357">
        <w:rPr>
          <w:sz w:val="20"/>
          <w:szCs w:val="20"/>
        </w:rPr>
        <w:lastRenderedPageBreak/>
        <w:t xml:space="preserve">Chou, Y. J., Elliott, G. N., James, E. K., Lin, K. Y., Chou, J. H., Sheu, S. Y., … Chen, W. M. (2007). Labrys neptuniae sp. nov., isolated from root nodules of the aquatic legume Neptunia oleracea.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57</w:t>
      </w:r>
      <w:r w:rsidRPr="00591357">
        <w:rPr>
          <w:sz w:val="20"/>
          <w:szCs w:val="20"/>
        </w:rPr>
        <w:t>(3), 577–581. https://doi.org/10.1099/ijs.0.64553-0</w:t>
      </w:r>
    </w:p>
    <w:p w14:paraId="1F3F1DDD" w14:textId="77777777" w:rsidR="00591357" w:rsidRPr="00591357" w:rsidRDefault="00591357" w:rsidP="00591357">
      <w:pPr>
        <w:pStyle w:val="NormalWeb"/>
        <w:ind w:left="480" w:hanging="480"/>
        <w:rPr>
          <w:sz w:val="20"/>
          <w:szCs w:val="20"/>
        </w:rPr>
      </w:pPr>
      <w:r w:rsidRPr="00591357">
        <w:rPr>
          <w:sz w:val="20"/>
          <w:szCs w:val="20"/>
        </w:rPr>
        <w:t xml:space="preserve">Cobo-Díaz, J. F., Martínez-Hidalgo, P., Fernández-González, A. J., Martínez-Molina, E., Toro, N., Velázquez, E., &amp; Fernández-López, M. (2014). The endemic Genista versicolor from Sierra Nevada National Park in Spain is nodulated by putative new Bradyrhizobium species and a novel symbiovar (sierranevadense). </w:t>
      </w:r>
      <w:r w:rsidRPr="00591357">
        <w:rPr>
          <w:i/>
          <w:iCs/>
          <w:sz w:val="20"/>
          <w:szCs w:val="20"/>
        </w:rPr>
        <w:t>Systematic and Applied Microbiology</w:t>
      </w:r>
      <w:r w:rsidRPr="00591357">
        <w:rPr>
          <w:sz w:val="20"/>
          <w:szCs w:val="20"/>
        </w:rPr>
        <w:t xml:space="preserve">, </w:t>
      </w:r>
      <w:r w:rsidRPr="00591357">
        <w:rPr>
          <w:i/>
          <w:iCs/>
          <w:sz w:val="20"/>
          <w:szCs w:val="20"/>
        </w:rPr>
        <w:t>37</w:t>
      </w:r>
      <w:r w:rsidRPr="00591357">
        <w:rPr>
          <w:sz w:val="20"/>
          <w:szCs w:val="20"/>
        </w:rPr>
        <w:t>(3), 177–185. https://doi.org/10.1016/j.syapm.2013.09.008</w:t>
      </w:r>
    </w:p>
    <w:p w14:paraId="53696D7E" w14:textId="77777777" w:rsidR="00591357" w:rsidRPr="00591357" w:rsidRDefault="00591357" w:rsidP="00591357">
      <w:pPr>
        <w:pStyle w:val="NormalWeb"/>
        <w:ind w:left="480" w:hanging="480"/>
        <w:rPr>
          <w:sz w:val="20"/>
          <w:szCs w:val="20"/>
        </w:rPr>
      </w:pPr>
      <w:r w:rsidRPr="00591357">
        <w:rPr>
          <w:sz w:val="20"/>
          <w:szCs w:val="20"/>
        </w:rPr>
        <w:t xml:space="preserve">Crisóstomo, J. A., Rodríguez-Echeverría, S., &amp; Freitas, H. (2013). Co-introduction of exotic rhizobia to the rhizosphere of the invasive legume Acacia saligna, an intercontinental study. </w:t>
      </w:r>
      <w:r w:rsidRPr="00591357">
        <w:rPr>
          <w:i/>
          <w:iCs/>
          <w:sz w:val="20"/>
          <w:szCs w:val="20"/>
        </w:rPr>
        <w:t>Applied Soil Ecology</w:t>
      </w:r>
      <w:r w:rsidRPr="00591357">
        <w:rPr>
          <w:sz w:val="20"/>
          <w:szCs w:val="20"/>
        </w:rPr>
        <w:t xml:space="preserve">, </w:t>
      </w:r>
      <w:r w:rsidRPr="00591357">
        <w:rPr>
          <w:i/>
          <w:iCs/>
          <w:sz w:val="20"/>
          <w:szCs w:val="20"/>
        </w:rPr>
        <w:t>64</w:t>
      </w:r>
      <w:r w:rsidRPr="00591357">
        <w:rPr>
          <w:sz w:val="20"/>
          <w:szCs w:val="20"/>
        </w:rPr>
        <w:t>, 118–126. https://doi.org/10.1016/j.apsoil.2012.10.005</w:t>
      </w:r>
    </w:p>
    <w:p w14:paraId="0E9A5C2F" w14:textId="77777777" w:rsidR="00591357" w:rsidRPr="00591357" w:rsidRDefault="00591357" w:rsidP="00591357">
      <w:pPr>
        <w:pStyle w:val="NormalWeb"/>
        <w:ind w:left="480" w:hanging="480"/>
        <w:rPr>
          <w:sz w:val="20"/>
          <w:szCs w:val="20"/>
        </w:rPr>
      </w:pPr>
      <w:r w:rsidRPr="00591357">
        <w:rPr>
          <w:sz w:val="20"/>
          <w:szCs w:val="20"/>
        </w:rPr>
        <w:t xml:space="preserve">Crisóstomo, J. A., Rodríguez-Echeverría, S., &amp; Freitas, H. (2013). Co-introduction of exotic rhizobia to the rhizosphere of the invasive legume Acacia saligna, an intercontinental study. </w:t>
      </w:r>
      <w:r w:rsidRPr="00591357">
        <w:rPr>
          <w:i/>
          <w:iCs/>
          <w:sz w:val="20"/>
          <w:szCs w:val="20"/>
        </w:rPr>
        <w:t>Applied Soil Ecology</w:t>
      </w:r>
      <w:r w:rsidRPr="00591357">
        <w:rPr>
          <w:sz w:val="20"/>
          <w:szCs w:val="20"/>
        </w:rPr>
        <w:t xml:space="preserve">, </w:t>
      </w:r>
      <w:r w:rsidRPr="00591357">
        <w:rPr>
          <w:i/>
          <w:iCs/>
          <w:sz w:val="20"/>
          <w:szCs w:val="20"/>
        </w:rPr>
        <w:t>64</w:t>
      </w:r>
      <w:r w:rsidRPr="00591357">
        <w:rPr>
          <w:sz w:val="20"/>
          <w:szCs w:val="20"/>
        </w:rPr>
        <w:t>, 118–126. https://doi.org/10.1016/j.apsoil.2012.10.005</w:t>
      </w:r>
    </w:p>
    <w:p w14:paraId="52CF2FA5" w14:textId="77777777" w:rsidR="00591357" w:rsidRPr="00591357" w:rsidRDefault="00591357" w:rsidP="00591357">
      <w:pPr>
        <w:pStyle w:val="NormalWeb"/>
        <w:ind w:left="480" w:hanging="480"/>
        <w:rPr>
          <w:sz w:val="20"/>
          <w:szCs w:val="20"/>
        </w:rPr>
      </w:pPr>
      <w:r w:rsidRPr="00591357">
        <w:rPr>
          <w:sz w:val="20"/>
          <w:szCs w:val="20"/>
        </w:rPr>
        <w:t xml:space="preserve">da Silva, K., De Meyer, S. E., Rouws, L. F. M., Farias, E. N. C., dos Santos, M. A. O., O’Hara, G., … Zilli, J. E. (2014). Bradyrhizobium ingae sp. nov., isolated from effective nodules of Inga laurina grown in Cerrado soil.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64</w:t>
      </w:r>
      <w:r w:rsidRPr="00591357">
        <w:rPr>
          <w:sz w:val="20"/>
          <w:szCs w:val="20"/>
        </w:rPr>
        <w:t>, 3395–3401. https://doi.org/10.1099/ijs.0.063727-0</w:t>
      </w:r>
    </w:p>
    <w:p w14:paraId="7163AC19" w14:textId="77777777" w:rsidR="00591357" w:rsidRPr="00591357" w:rsidRDefault="00591357" w:rsidP="00591357">
      <w:pPr>
        <w:pStyle w:val="NormalWeb"/>
        <w:ind w:left="480" w:hanging="480"/>
        <w:rPr>
          <w:sz w:val="20"/>
          <w:szCs w:val="20"/>
        </w:rPr>
      </w:pPr>
      <w:r w:rsidRPr="00591357">
        <w:rPr>
          <w:sz w:val="20"/>
          <w:szCs w:val="20"/>
        </w:rPr>
        <w:t xml:space="preserve">da Silva, K., Florentino, L. A., da Silva, K. B., de Brandt, E., Vandamme, P., &amp; de Souza Moreira, F. M. (2012). Cupriavidus necator isolates are able to fix nitrogen in symbiosis with different legume species. </w:t>
      </w:r>
      <w:r w:rsidRPr="00591357">
        <w:rPr>
          <w:i/>
          <w:iCs/>
          <w:sz w:val="20"/>
          <w:szCs w:val="20"/>
        </w:rPr>
        <w:t>Systematic and Applied Microbiology</w:t>
      </w:r>
      <w:r w:rsidRPr="00591357">
        <w:rPr>
          <w:sz w:val="20"/>
          <w:szCs w:val="20"/>
        </w:rPr>
        <w:t xml:space="preserve">, </w:t>
      </w:r>
      <w:r w:rsidRPr="00591357">
        <w:rPr>
          <w:i/>
          <w:iCs/>
          <w:sz w:val="20"/>
          <w:szCs w:val="20"/>
        </w:rPr>
        <w:t>35</w:t>
      </w:r>
      <w:r w:rsidRPr="00591357">
        <w:rPr>
          <w:sz w:val="20"/>
          <w:szCs w:val="20"/>
        </w:rPr>
        <w:t>(3), 175–182. https://doi.org/10.1016/j.syapm.2011.10.005</w:t>
      </w:r>
    </w:p>
    <w:p w14:paraId="17CE2F26" w14:textId="77777777" w:rsidR="00591357" w:rsidRPr="00591357" w:rsidRDefault="00591357" w:rsidP="00591357">
      <w:pPr>
        <w:pStyle w:val="NormalWeb"/>
        <w:ind w:left="480" w:hanging="480"/>
        <w:rPr>
          <w:sz w:val="20"/>
          <w:szCs w:val="20"/>
        </w:rPr>
      </w:pPr>
      <w:r w:rsidRPr="00591357">
        <w:rPr>
          <w:sz w:val="20"/>
          <w:szCs w:val="20"/>
        </w:rPr>
        <w:t xml:space="preserve">da Wei Ren, Wang, E. T., Chen, W. F., Sui, X. H., Zhang, X. X., Liu, H. C., &amp; Chen, W. X. (2011). Rhizobium herbae sp. nov. and Rhizobium giardinii-related bacteria, minor microsymbionts of various wild legumes in China.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61</w:t>
      </w:r>
      <w:r w:rsidRPr="00591357">
        <w:rPr>
          <w:sz w:val="20"/>
          <w:szCs w:val="20"/>
        </w:rPr>
        <w:t>(8), 1912–1920. https://doi.org/10.1099/ijs.0.024943-0</w:t>
      </w:r>
    </w:p>
    <w:p w14:paraId="5BF38637" w14:textId="77777777" w:rsidR="00591357" w:rsidRPr="00591357" w:rsidRDefault="00591357" w:rsidP="00591357">
      <w:pPr>
        <w:pStyle w:val="NormalWeb"/>
        <w:ind w:left="480" w:hanging="480"/>
        <w:rPr>
          <w:sz w:val="20"/>
          <w:szCs w:val="20"/>
        </w:rPr>
      </w:pPr>
      <w:r w:rsidRPr="00591357">
        <w:rPr>
          <w:sz w:val="20"/>
          <w:szCs w:val="20"/>
        </w:rPr>
        <w:t xml:space="preserve">Dahbia, C., Akila, O., Djamel, C., &amp; Souad, B. (2014). Phenotypic and symbiotic characterization of rhizobia isolated from Medicago ciliaris L. growing in Zerizer from Algeria. </w:t>
      </w:r>
      <w:r w:rsidRPr="00591357">
        <w:rPr>
          <w:i/>
          <w:iCs/>
          <w:sz w:val="20"/>
          <w:szCs w:val="20"/>
        </w:rPr>
        <w:t>African Journal of Microbiology Research</w:t>
      </w:r>
      <w:r w:rsidRPr="00591357">
        <w:rPr>
          <w:sz w:val="20"/>
          <w:szCs w:val="20"/>
        </w:rPr>
        <w:t xml:space="preserve">, </w:t>
      </w:r>
      <w:r w:rsidRPr="00591357">
        <w:rPr>
          <w:i/>
          <w:iCs/>
          <w:sz w:val="20"/>
          <w:szCs w:val="20"/>
        </w:rPr>
        <w:t>8</w:t>
      </w:r>
      <w:r w:rsidRPr="00591357">
        <w:rPr>
          <w:sz w:val="20"/>
          <w:szCs w:val="20"/>
        </w:rPr>
        <w:t>(17), 1763–1778. https://doi.org/10.5897/ajmr2014.6603</w:t>
      </w:r>
    </w:p>
    <w:p w14:paraId="2870DBC6" w14:textId="77777777" w:rsidR="00591357" w:rsidRPr="00591357" w:rsidRDefault="00591357" w:rsidP="00591357">
      <w:pPr>
        <w:pStyle w:val="NormalWeb"/>
        <w:ind w:left="480" w:hanging="480"/>
        <w:rPr>
          <w:sz w:val="20"/>
          <w:szCs w:val="20"/>
        </w:rPr>
      </w:pPr>
      <w:r w:rsidRPr="00591357">
        <w:rPr>
          <w:sz w:val="20"/>
          <w:szCs w:val="20"/>
        </w:rPr>
        <w:t xml:space="preserve">Dai, J., Liu, X., &amp; Wang, Y. (2012). Genetic diversity and phylogeny of rhizobia isolated from Caragana microphylla growing in desert soil in Ningxia, China. </w:t>
      </w:r>
      <w:r w:rsidRPr="00591357">
        <w:rPr>
          <w:i/>
          <w:iCs/>
          <w:sz w:val="20"/>
          <w:szCs w:val="20"/>
        </w:rPr>
        <w:t>Genetics and Molecular Research : GMR</w:t>
      </w:r>
      <w:r w:rsidRPr="00591357">
        <w:rPr>
          <w:sz w:val="20"/>
          <w:szCs w:val="20"/>
        </w:rPr>
        <w:t xml:space="preserve">, </w:t>
      </w:r>
      <w:r w:rsidRPr="00591357">
        <w:rPr>
          <w:i/>
          <w:iCs/>
          <w:sz w:val="20"/>
          <w:szCs w:val="20"/>
        </w:rPr>
        <w:t>11</w:t>
      </w:r>
      <w:r w:rsidRPr="00591357">
        <w:rPr>
          <w:sz w:val="20"/>
          <w:szCs w:val="20"/>
        </w:rPr>
        <w:t>(3), 2683–2693. https://doi.org/10.4238/2012.June.25.5</w:t>
      </w:r>
    </w:p>
    <w:p w14:paraId="0CAC1512" w14:textId="77777777" w:rsidR="00591357" w:rsidRPr="00591357" w:rsidRDefault="00591357" w:rsidP="00591357">
      <w:pPr>
        <w:pStyle w:val="NormalWeb"/>
        <w:ind w:left="480" w:hanging="480"/>
        <w:rPr>
          <w:sz w:val="20"/>
          <w:szCs w:val="20"/>
        </w:rPr>
      </w:pPr>
      <w:r w:rsidRPr="00591357">
        <w:rPr>
          <w:sz w:val="20"/>
          <w:szCs w:val="20"/>
        </w:rPr>
        <w:t xml:space="preserve">De Lajudie, P., Willems, A., Pot, B., Dewettinck, D., Maestrojuan, G., Neyra, M., … Gillis, M. (1994). Polyphasic taxonomy of rhizobia: Emendation of the genus Sinorhizobium and description of Sinorhizobium meliloti comb. nov., Sinorhizobium saheli sp. nov., and Sinorhizobium teranga sp. nov. </w:t>
      </w:r>
      <w:r w:rsidRPr="00591357">
        <w:rPr>
          <w:i/>
          <w:iCs/>
          <w:sz w:val="20"/>
          <w:szCs w:val="20"/>
        </w:rPr>
        <w:t>International Journal of Systematic Bacteriology</w:t>
      </w:r>
      <w:r w:rsidRPr="00591357">
        <w:rPr>
          <w:sz w:val="20"/>
          <w:szCs w:val="20"/>
        </w:rPr>
        <w:t xml:space="preserve">, </w:t>
      </w:r>
      <w:r w:rsidRPr="00591357">
        <w:rPr>
          <w:i/>
          <w:iCs/>
          <w:sz w:val="20"/>
          <w:szCs w:val="20"/>
        </w:rPr>
        <w:t>44</w:t>
      </w:r>
      <w:r w:rsidRPr="00591357">
        <w:rPr>
          <w:sz w:val="20"/>
          <w:szCs w:val="20"/>
        </w:rPr>
        <w:t>(4), 715–733. https://doi.org/10.1099/00207713-44-4-715</w:t>
      </w:r>
    </w:p>
    <w:p w14:paraId="40B11AB9" w14:textId="77777777" w:rsidR="00591357" w:rsidRPr="00591357" w:rsidRDefault="00591357" w:rsidP="00591357">
      <w:pPr>
        <w:pStyle w:val="NormalWeb"/>
        <w:ind w:left="480" w:hanging="480"/>
        <w:rPr>
          <w:sz w:val="20"/>
          <w:szCs w:val="20"/>
        </w:rPr>
      </w:pPr>
      <w:r w:rsidRPr="00591357">
        <w:rPr>
          <w:sz w:val="20"/>
          <w:szCs w:val="20"/>
        </w:rPr>
        <w:t xml:space="preserve">De Lajudie, P., Laurent-fulele, E., Wiilerns, A., Kersters, K., Torck, U., Coopman, R., … Gillis, M. (1998). nitrogen-f ixing bacteria that efficiently nodulate Neptunia natans in Senegal. </w:t>
      </w:r>
      <w:r w:rsidRPr="00591357">
        <w:rPr>
          <w:i/>
          <w:iCs/>
          <w:sz w:val="20"/>
          <w:szCs w:val="20"/>
        </w:rPr>
        <w:t>International Journal of Systematic Bacteriology</w:t>
      </w:r>
      <w:r w:rsidRPr="00591357">
        <w:rPr>
          <w:sz w:val="20"/>
          <w:szCs w:val="20"/>
        </w:rPr>
        <w:t xml:space="preserve">, </w:t>
      </w:r>
      <w:r w:rsidRPr="00591357">
        <w:rPr>
          <w:i/>
          <w:iCs/>
          <w:sz w:val="20"/>
          <w:szCs w:val="20"/>
        </w:rPr>
        <w:t>48</w:t>
      </w:r>
      <w:r w:rsidRPr="00591357">
        <w:rPr>
          <w:sz w:val="20"/>
          <w:szCs w:val="20"/>
        </w:rPr>
        <w:t>(1 998), 1277–1290.</w:t>
      </w:r>
    </w:p>
    <w:p w14:paraId="655AF41C" w14:textId="77777777" w:rsidR="00591357" w:rsidRPr="00591357" w:rsidRDefault="00591357" w:rsidP="00591357">
      <w:pPr>
        <w:pStyle w:val="NormalWeb"/>
        <w:ind w:left="480" w:hanging="480"/>
        <w:rPr>
          <w:sz w:val="20"/>
          <w:szCs w:val="20"/>
        </w:rPr>
      </w:pPr>
      <w:r w:rsidRPr="00591357">
        <w:rPr>
          <w:sz w:val="20"/>
          <w:szCs w:val="20"/>
        </w:rPr>
        <w:t xml:space="preserve">De Lajudie, P., Willems, A., Nick, G., Moreira, F., Molouba, F., Hoste, B., … Gillis, M. (1998). Characterization of tropical tree rhizobia and description of Mesorhizobium plurifarium sp. nov. </w:t>
      </w:r>
      <w:r w:rsidRPr="00591357">
        <w:rPr>
          <w:i/>
          <w:iCs/>
          <w:sz w:val="20"/>
          <w:szCs w:val="20"/>
        </w:rPr>
        <w:t>International Journal of Systematic Bacteriology</w:t>
      </w:r>
      <w:r w:rsidRPr="00591357">
        <w:rPr>
          <w:sz w:val="20"/>
          <w:szCs w:val="20"/>
        </w:rPr>
        <w:t xml:space="preserve">, </w:t>
      </w:r>
      <w:r w:rsidRPr="00591357">
        <w:rPr>
          <w:i/>
          <w:iCs/>
          <w:sz w:val="20"/>
          <w:szCs w:val="20"/>
        </w:rPr>
        <w:t>48</w:t>
      </w:r>
      <w:r w:rsidRPr="00591357">
        <w:rPr>
          <w:sz w:val="20"/>
          <w:szCs w:val="20"/>
        </w:rPr>
        <w:t>(2), 369–382. https://doi.org/10.1099/00207713-48-2-369</w:t>
      </w:r>
    </w:p>
    <w:p w14:paraId="6D53CC42" w14:textId="77777777" w:rsidR="00591357" w:rsidRPr="00591357" w:rsidRDefault="00591357" w:rsidP="00591357">
      <w:pPr>
        <w:pStyle w:val="NormalWeb"/>
        <w:ind w:left="480" w:hanging="480"/>
        <w:rPr>
          <w:sz w:val="20"/>
          <w:szCs w:val="20"/>
        </w:rPr>
      </w:pPr>
      <w:r w:rsidRPr="00591357">
        <w:rPr>
          <w:sz w:val="20"/>
          <w:szCs w:val="20"/>
        </w:rPr>
        <w:lastRenderedPageBreak/>
        <w:t xml:space="preserve">De Meyer, S. E., Cnockaert, M., Ardley, J. K., Maker, G., Yates, R., Howieson, J. G., &amp; Vandamme, P. (2013). Burkholderia sprentiae sp. nov., isolated from Lebeckia ambigua root nodules.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63</w:t>
      </w:r>
      <w:r w:rsidRPr="00591357">
        <w:rPr>
          <w:sz w:val="20"/>
          <w:szCs w:val="20"/>
        </w:rPr>
        <w:t>(PART 11), 3950–3957. https://doi.org/10.1099/ijs.0.048777-0</w:t>
      </w:r>
    </w:p>
    <w:p w14:paraId="42CFE402" w14:textId="77777777" w:rsidR="00591357" w:rsidRPr="00591357" w:rsidRDefault="00591357" w:rsidP="00591357">
      <w:pPr>
        <w:pStyle w:val="NormalWeb"/>
        <w:ind w:left="480" w:hanging="480"/>
        <w:rPr>
          <w:sz w:val="20"/>
          <w:szCs w:val="20"/>
        </w:rPr>
      </w:pPr>
      <w:r w:rsidRPr="00591357">
        <w:rPr>
          <w:sz w:val="20"/>
          <w:szCs w:val="20"/>
        </w:rPr>
        <w:t xml:space="preserve">De Meyer, S. E., Cnockaert, M., Ardley, J. K., Trengove, R. D., Garau, G., Howieson, J. G., &amp; Vandamme, P. (2013). Burkholderia rhynchosiae sp. nov., isolated from Rhynchosia ferulifolia root nodules.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63</w:t>
      </w:r>
      <w:r w:rsidRPr="00591357">
        <w:rPr>
          <w:sz w:val="20"/>
          <w:szCs w:val="20"/>
        </w:rPr>
        <w:t>(PART 11), 3944–3949. https://doi.org/10.1099/ijs.0.048751-0</w:t>
      </w:r>
    </w:p>
    <w:p w14:paraId="3C6AE716" w14:textId="77777777" w:rsidR="00591357" w:rsidRPr="00591357" w:rsidRDefault="00591357" w:rsidP="00591357">
      <w:pPr>
        <w:pStyle w:val="NormalWeb"/>
        <w:ind w:left="480" w:hanging="480"/>
        <w:rPr>
          <w:sz w:val="20"/>
          <w:szCs w:val="20"/>
        </w:rPr>
      </w:pPr>
      <w:r w:rsidRPr="00591357">
        <w:rPr>
          <w:sz w:val="20"/>
          <w:szCs w:val="20"/>
        </w:rPr>
        <w:t xml:space="preserve">De Meyer, S. E., Coorevits, A., &amp; Willems, A. (2012). Tardiphaga robiniae gen. nov., sp. nov., a new genus in the family Bradyrhizobiaceae isolated from Robinia pseudoacacia in Flanders (Belgium). </w:t>
      </w:r>
      <w:r w:rsidRPr="00591357">
        <w:rPr>
          <w:i/>
          <w:iCs/>
          <w:sz w:val="20"/>
          <w:szCs w:val="20"/>
        </w:rPr>
        <w:t>Systematic and Applied Microbiology</w:t>
      </w:r>
      <w:r w:rsidRPr="00591357">
        <w:rPr>
          <w:sz w:val="20"/>
          <w:szCs w:val="20"/>
        </w:rPr>
        <w:t xml:space="preserve">, </w:t>
      </w:r>
      <w:r w:rsidRPr="00591357">
        <w:rPr>
          <w:i/>
          <w:iCs/>
          <w:sz w:val="20"/>
          <w:szCs w:val="20"/>
        </w:rPr>
        <w:t>35</w:t>
      </w:r>
      <w:r w:rsidRPr="00591357">
        <w:rPr>
          <w:sz w:val="20"/>
          <w:szCs w:val="20"/>
        </w:rPr>
        <w:t>(4), 205–214. https://doi.org/10.1016/j.syapm.2012.02.002</w:t>
      </w:r>
    </w:p>
    <w:p w14:paraId="6C2FFFF8" w14:textId="77777777" w:rsidR="00591357" w:rsidRPr="00591357" w:rsidRDefault="00591357" w:rsidP="00591357">
      <w:pPr>
        <w:pStyle w:val="NormalWeb"/>
        <w:ind w:left="480" w:hanging="480"/>
        <w:rPr>
          <w:sz w:val="20"/>
          <w:szCs w:val="20"/>
        </w:rPr>
      </w:pPr>
      <w:r w:rsidRPr="00591357">
        <w:rPr>
          <w:sz w:val="20"/>
          <w:szCs w:val="20"/>
        </w:rPr>
        <w:t xml:space="preserve">De Meyer, S. E., Van Hoorde, K., Vekeman, B., Braeckman, T., &amp; Willems, A. (2011). Genetic diversity of rhizobia associated with indigenous legumes in different regions of Flanders (Belgium). </w:t>
      </w:r>
      <w:r w:rsidRPr="00591357">
        <w:rPr>
          <w:i/>
          <w:iCs/>
          <w:sz w:val="20"/>
          <w:szCs w:val="20"/>
        </w:rPr>
        <w:t>Soil Biology and Biochemistry</w:t>
      </w:r>
      <w:r w:rsidRPr="00591357">
        <w:rPr>
          <w:sz w:val="20"/>
          <w:szCs w:val="20"/>
        </w:rPr>
        <w:t xml:space="preserve">, </w:t>
      </w:r>
      <w:r w:rsidRPr="00591357">
        <w:rPr>
          <w:i/>
          <w:iCs/>
          <w:sz w:val="20"/>
          <w:szCs w:val="20"/>
        </w:rPr>
        <w:t>43</w:t>
      </w:r>
      <w:r w:rsidRPr="00591357">
        <w:rPr>
          <w:sz w:val="20"/>
          <w:szCs w:val="20"/>
        </w:rPr>
        <w:t>(12), 2384–2396. https://doi.org/10.1016/j.soilbio.2011.08.005</w:t>
      </w:r>
    </w:p>
    <w:p w14:paraId="087BCA27" w14:textId="77777777" w:rsidR="00591357" w:rsidRPr="00591357" w:rsidRDefault="00591357" w:rsidP="00591357">
      <w:pPr>
        <w:pStyle w:val="NormalWeb"/>
        <w:ind w:left="480" w:hanging="480"/>
        <w:rPr>
          <w:sz w:val="20"/>
          <w:szCs w:val="20"/>
        </w:rPr>
      </w:pPr>
      <w:r w:rsidRPr="00591357">
        <w:rPr>
          <w:sz w:val="20"/>
          <w:szCs w:val="20"/>
        </w:rPr>
        <w:t xml:space="preserve">De Souza Moreira, F. M., Cruz, L., Miana De Faria, S., Marsh, T., Martínez-Romero, E., De Oliveira Pedrosa, F., … Young, J. P. W. (2006). Azorhizobium doebereinerae sp. Nov. Microsymbiont of Sesbania virgata (Caz.) Pers. </w:t>
      </w:r>
      <w:r w:rsidRPr="00591357">
        <w:rPr>
          <w:i/>
          <w:iCs/>
          <w:sz w:val="20"/>
          <w:szCs w:val="20"/>
        </w:rPr>
        <w:t>Systematic and Applied Microbiology</w:t>
      </w:r>
      <w:r w:rsidRPr="00591357">
        <w:rPr>
          <w:sz w:val="20"/>
          <w:szCs w:val="20"/>
        </w:rPr>
        <w:t xml:space="preserve">, </w:t>
      </w:r>
      <w:r w:rsidRPr="00591357">
        <w:rPr>
          <w:i/>
          <w:iCs/>
          <w:sz w:val="20"/>
          <w:szCs w:val="20"/>
        </w:rPr>
        <w:t>29</w:t>
      </w:r>
      <w:r w:rsidRPr="00591357">
        <w:rPr>
          <w:sz w:val="20"/>
          <w:szCs w:val="20"/>
        </w:rPr>
        <w:t>(3), 197–206. https://doi.org/10.1016/j.syapm.2005.09.004</w:t>
      </w:r>
    </w:p>
    <w:p w14:paraId="1006F3CB" w14:textId="77777777" w:rsidR="00591357" w:rsidRPr="00591357" w:rsidRDefault="00591357" w:rsidP="00591357">
      <w:pPr>
        <w:pStyle w:val="NormalWeb"/>
        <w:ind w:left="480" w:hanging="480"/>
        <w:rPr>
          <w:sz w:val="20"/>
          <w:szCs w:val="20"/>
        </w:rPr>
      </w:pPr>
      <w:r w:rsidRPr="00591357">
        <w:rPr>
          <w:sz w:val="20"/>
          <w:szCs w:val="20"/>
        </w:rPr>
        <w:t xml:space="preserve">Del Villar, M., Rivas, R., Peix, A., Mateos, P. F., Martínez-Molina, E., Van Berkum, P., … Velázquez, E. (2008). Stable low molecular weight RNA profiling showed variations within Sinorhizobium meliloti and Sinorhizobium medicae nodulating different legumes from the alfalfa cross-inoculation group. </w:t>
      </w:r>
      <w:r w:rsidRPr="00591357">
        <w:rPr>
          <w:i/>
          <w:iCs/>
          <w:sz w:val="20"/>
          <w:szCs w:val="20"/>
        </w:rPr>
        <w:t>FEMS Microbiology Letters</w:t>
      </w:r>
      <w:r w:rsidRPr="00591357">
        <w:rPr>
          <w:sz w:val="20"/>
          <w:szCs w:val="20"/>
        </w:rPr>
        <w:t xml:space="preserve">, </w:t>
      </w:r>
      <w:r w:rsidRPr="00591357">
        <w:rPr>
          <w:i/>
          <w:iCs/>
          <w:sz w:val="20"/>
          <w:szCs w:val="20"/>
        </w:rPr>
        <w:t>282</w:t>
      </w:r>
      <w:r w:rsidRPr="00591357">
        <w:rPr>
          <w:sz w:val="20"/>
          <w:szCs w:val="20"/>
        </w:rPr>
        <w:t>(2), 273–281. https://doi.org/10.1111/j.1574-6968.2008.01139.x</w:t>
      </w:r>
    </w:p>
    <w:p w14:paraId="75C35A01" w14:textId="77777777" w:rsidR="00591357" w:rsidRPr="00591357" w:rsidRDefault="00591357" w:rsidP="00591357">
      <w:pPr>
        <w:pStyle w:val="NormalWeb"/>
        <w:ind w:left="480" w:hanging="480"/>
        <w:rPr>
          <w:sz w:val="20"/>
          <w:szCs w:val="20"/>
        </w:rPr>
      </w:pPr>
      <w:r w:rsidRPr="00591357">
        <w:rPr>
          <w:sz w:val="20"/>
          <w:szCs w:val="20"/>
        </w:rPr>
        <w:t xml:space="preserve">Deng, Z. S., Zhao, L. F., Kong, Z. Y., Yang, W. Q., Lindström, K., Wang, E. T., &amp; Wei, G. H. (2011). Diversity of endophytic bacteria within nodules of the Sphaerophysa salsula in different regions of Loess Plateau in China. </w:t>
      </w:r>
      <w:r w:rsidRPr="00591357">
        <w:rPr>
          <w:i/>
          <w:iCs/>
          <w:sz w:val="20"/>
          <w:szCs w:val="20"/>
        </w:rPr>
        <w:t>FEMS Microbiology Ecology</w:t>
      </w:r>
      <w:r w:rsidRPr="00591357">
        <w:rPr>
          <w:sz w:val="20"/>
          <w:szCs w:val="20"/>
        </w:rPr>
        <w:t xml:space="preserve">, </w:t>
      </w:r>
      <w:r w:rsidRPr="00591357">
        <w:rPr>
          <w:i/>
          <w:iCs/>
          <w:sz w:val="20"/>
          <w:szCs w:val="20"/>
        </w:rPr>
        <w:t>76</w:t>
      </w:r>
      <w:r w:rsidRPr="00591357">
        <w:rPr>
          <w:sz w:val="20"/>
          <w:szCs w:val="20"/>
        </w:rPr>
        <w:t>(3), 463–475. https://doi.org/10.1111/j.1574-6941.2011.01063.x</w:t>
      </w:r>
    </w:p>
    <w:p w14:paraId="6260DF75" w14:textId="77777777" w:rsidR="00591357" w:rsidRPr="00591357" w:rsidRDefault="00591357" w:rsidP="00591357">
      <w:pPr>
        <w:pStyle w:val="NormalWeb"/>
        <w:ind w:left="480" w:hanging="480"/>
        <w:rPr>
          <w:sz w:val="20"/>
          <w:szCs w:val="20"/>
        </w:rPr>
      </w:pPr>
      <w:r w:rsidRPr="00591357">
        <w:rPr>
          <w:sz w:val="20"/>
          <w:szCs w:val="20"/>
        </w:rPr>
        <w:t xml:space="preserve">Djedidi, S., Yokoyama, T., Ohkama-Ohtsu, N., Risal, C. P., Abdelly, C., &amp; Sekimoto, H. (2011). Stress tolerance and symbiotic and phylogenic features of root nodule bacteria associated with Medicago species in different bioclimatic regions of Tunisia. </w:t>
      </w:r>
      <w:r w:rsidRPr="00591357">
        <w:rPr>
          <w:i/>
          <w:iCs/>
          <w:sz w:val="20"/>
          <w:szCs w:val="20"/>
        </w:rPr>
        <w:t>Microbes and Environments</w:t>
      </w:r>
      <w:r w:rsidRPr="00591357">
        <w:rPr>
          <w:sz w:val="20"/>
          <w:szCs w:val="20"/>
        </w:rPr>
        <w:t xml:space="preserve">, </w:t>
      </w:r>
      <w:r w:rsidRPr="00591357">
        <w:rPr>
          <w:i/>
          <w:iCs/>
          <w:sz w:val="20"/>
          <w:szCs w:val="20"/>
        </w:rPr>
        <w:t>26</w:t>
      </w:r>
      <w:r w:rsidRPr="00591357">
        <w:rPr>
          <w:sz w:val="20"/>
          <w:szCs w:val="20"/>
        </w:rPr>
        <w:t>(1), 36–45. https://doi.org/10.1264/jsme2.ME10138</w:t>
      </w:r>
    </w:p>
    <w:p w14:paraId="39697886" w14:textId="77777777" w:rsidR="00591357" w:rsidRPr="00591357" w:rsidRDefault="00591357" w:rsidP="00591357">
      <w:pPr>
        <w:pStyle w:val="NormalWeb"/>
        <w:ind w:left="480" w:hanging="480"/>
        <w:rPr>
          <w:sz w:val="20"/>
          <w:szCs w:val="20"/>
        </w:rPr>
      </w:pPr>
      <w:r w:rsidRPr="00591357">
        <w:rPr>
          <w:sz w:val="20"/>
          <w:szCs w:val="20"/>
        </w:rPr>
        <w:t xml:space="preserve">Djedidi, S., Yokoyama, T., Tomooka, N., Ohkama-Ohtsu, N., Risal, C. P., Abdelly, C., &amp; Sekimoto, H. (2011). Phenotypic and genetic characterization of rhizobia associated with alfalfa in the Hokkaido and Ishigaki regions of Japan. </w:t>
      </w:r>
      <w:r w:rsidRPr="00591357">
        <w:rPr>
          <w:i/>
          <w:iCs/>
          <w:sz w:val="20"/>
          <w:szCs w:val="20"/>
        </w:rPr>
        <w:t>Systematic and Applied Microbiology</w:t>
      </w:r>
      <w:r w:rsidRPr="00591357">
        <w:rPr>
          <w:sz w:val="20"/>
          <w:szCs w:val="20"/>
        </w:rPr>
        <w:t xml:space="preserve">, </w:t>
      </w:r>
      <w:r w:rsidRPr="00591357">
        <w:rPr>
          <w:i/>
          <w:iCs/>
          <w:sz w:val="20"/>
          <w:szCs w:val="20"/>
        </w:rPr>
        <w:t>34</w:t>
      </w:r>
      <w:r w:rsidRPr="00591357">
        <w:rPr>
          <w:sz w:val="20"/>
          <w:szCs w:val="20"/>
        </w:rPr>
        <w:t>(6), 453–461. https://doi.org/10.1016/j.syapm.2011.04.006</w:t>
      </w:r>
    </w:p>
    <w:p w14:paraId="1E419189" w14:textId="77777777" w:rsidR="00591357" w:rsidRPr="00591357" w:rsidRDefault="00591357" w:rsidP="00591357">
      <w:pPr>
        <w:pStyle w:val="NormalWeb"/>
        <w:ind w:left="480" w:hanging="480"/>
        <w:rPr>
          <w:sz w:val="20"/>
          <w:szCs w:val="20"/>
        </w:rPr>
      </w:pPr>
      <w:r w:rsidRPr="00591357">
        <w:rPr>
          <w:sz w:val="20"/>
          <w:szCs w:val="20"/>
        </w:rPr>
        <w:t xml:space="preserve">Doignon-Bourcier, F., Willems, A., Coopman, R., Laguerre, G., Gillis, M., &amp; De Lajudie, P. (2000). Genotypic characterization of Bradyrhizobium strains nodulating small senegalese legumes by 16S-23S rRNA intergenic gene spacers and amplified fragment length polymorphism fingerprint analyses. </w:t>
      </w:r>
      <w:r w:rsidRPr="00591357">
        <w:rPr>
          <w:i/>
          <w:iCs/>
          <w:sz w:val="20"/>
          <w:szCs w:val="20"/>
        </w:rPr>
        <w:t>Applied and Environmental Microbiology</w:t>
      </w:r>
      <w:r w:rsidRPr="00591357">
        <w:rPr>
          <w:sz w:val="20"/>
          <w:szCs w:val="20"/>
        </w:rPr>
        <w:t xml:space="preserve">, </w:t>
      </w:r>
      <w:r w:rsidRPr="00591357">
        <w:rPr>
          <w:i/>
          <w:iCs/>
          <w:sz w:val="20"/>
          <w:szCs w:val="20"/>
        </w:rPr>
        <w:t>66</w:t>
      </w:r>
      <w:r w:rsidRPr="00591357">
        <w:rPr>
          <w:sz w:val="20"/>
          <w:szCs w:val="20"/>
        </w:rPr>
        <w:t>(9), 3987–3997. https://doi.org/10.1128/AEM.66.9.3987-3997.2000</w:t>
      </w:r>
    </w:p>
    <w:p w14:paraId="5478FAFA" w14:textId="77777777" w:rsidR="00591357" w:rsidRPr="00591357" w:rsidRDefault="00591357" w:rsidP="00591357">
      <w:pPr>
        <w:pStyle w:val="NormalWeb"/>
        <w:ind w:left="480" w:hanging="480"/>
        <w:rPr>
          <w:sz w:val="20"/>
          <w:szCs w:val="20"/>
        </w:rPr>
      </w:pPr>
      <w:r w:rsidRPr="00591357">
        <w:rPr>
          <w:sz w:val="20"/>
          <w:szCs w:val="20"/>
        </w:rPr>
        <w:t xml:space="preserve">Dolores Santiago de Freitas, A., Lustrino Borges, W., Mirella de Morais Andrade, M., Valadares de Sá Barretto Sampaio, E., Etienne de Rosália e Silva Santos, C., … Catanho Pereira de Lyra, M. do C. (2014). Characteristics of nodule bacteria from Mimosa spp grown in soils of the Brazilian semiarid region. </w:t>
      </w:r>
      <w:r w:rsidRPr="00591357">
        <w:rPr>
          <w:i/>
          <w:iCs/>
          <w:sz w:val="20"/>
          <w:szCs w:val="20"/>
        </w:rPr>
        <w:t>African Journal of Microbiology Research</w:t>
      </w:r>
      <w:r w:rsidRPr="00591357">
        <w:rPr>
          <w:sz w:val="20"/>
          <w:szCs w:val="20"/>
        </w:rPr>
        <w:t xml:space="preserve">, </w:t>
      </w:r>
      <w:r w:rsidRPr="00591357">
        <w:rPr>
          <w:i/>
          <w:iCs/>
          <w:sz w:val="20"/>
          <w:szCs w:val="20"/>
        </w:rPr>
        <w:t>8</w:t>
      </w:r>
      <w:r w:rsidRPr="00591357">
        <w:rPr>
          <w:sz w:val="20"/>
          <w:szCs w:val="20"/>
        </w:rPr>
        <w:t>(8), 788–796. https://doi.org/10.5897/ajmr2013.6518</w:t>
      </w:r>
    </w:p>
    <w:p w14:paraId="40412A3A" w14:textId="77777777" w:rsidR="00591357" w:rsidRPr="00591357" w:rsidRDefault="00591357" w:rsidP="00591357">
      <w:pPr>
        <w:pStyle w:val="NormalWeb"/>
        <w:ind w:left="480" w:hanging="480"/>
        <w:rPr>
          <w:sz w:val="20"/>
          <w:szCs w:val="20"/>
        </w:rPr>
      </w:pPr>
      <w:r w:rsidRPr="00591357">
        <w:rPr>
          <w:sz w:val="20"/>
          <w:szCs w:val="20"/>
        </w:rPr>
        <w:t xml:space="preserve">Donate-Correa, J., León-Barrios, M., Hernández, M., Pérez-Galdona, R., &amp; del Arco-Aguilar, M. (2007). Different Mesorhizobium species sharing the same symbiotic genes nodulate the shrub legume Anagyris latifolia. </w:t>
      </w:r>
      <w:r w:rsidRPr="00591357">
        <w:rPr>
          <w:i/>
          <w:iCs/>
          <w:sz w:val="20"/>
          <w:szCs w:val="20"/>
        </w:rPr>
        <w:t>Systematic and Applied Microbiology</w:t>
      </w:r>
      <w:r w:rsidRPr="00591357">
        <w:rPr>
          <w:sz w:val="20"/>
          <w:szCs w:val="20"/>
        </w:rPr>
        <w:t xml:space="preserve">, </w:t>
      </w:r>
      <w:r w:rsidRPr="00591357">
        <w:rPr>
          <w:i/>
          <w:iCs/>
          <w:sz w:val="20"/>
          <w:szCs w:val="20"/>
        </w:rPr>
        <w:t>30</w:t>
      </w:r>
      <w:r w:rsidRPr="00591357">
        <w:rPr>
          <w:sz w:val="20"/>
          <w:szCs w:val="20"/>
        </w:rPr>
        <w:t>(8), 615–623. https://doi.org/10.1016/j.syapm.2007.07.002</w:t>
      </w:r>
    </w:p>
    <w:p w14:paraId="1EFDD202" w14:textId="77777777" w:rsidR="00591357" w:rsidRPr="00591357" w:rsidRDefault="00591357" w:rsidP="00591357">
      <w:pPr>
        <w:pStyle w:val="NormalWeb"/>
        <w:ind w:left="480" w:hanging="480"/>
        <w:rPr>
          <w:sz w:val="20"/>
          <w:szCs w:val="20"/>
        </w:rPr>
      </w:pPr>
      <w:r w:rsidRPr="00591357">
        <w:rPr>
          <w:sz w:val="20"/>
          <w:szCs w:val="20"/>
        </w:rPr>
        <w:lastRenderedPageBreak/>
        <w:t xml:space="preserve">Drouin, P., Prévost, D., &amp; Antoun, H. (1996). Classification of bacteria nodulating Lathyrus japonicus and Lathyrus pratensis in northern Quebec as strains of Rhizobium leguminosarum biovar viciae. </w:t>
      </w:r>
      <w:r w:rsidRPr="00591357">
        <w:rPr>
          <w:i/>
          <w:iCs/>
          <w:sz w:val="20"/>
          <w:szCs w:val="20"/>
        </w:rPr>
        <w:t>International Journal of Systematic Bacteriology</w:t>
      </w:r>
      <w:r w:rsidRPr="00591357">
        <w:rPr>
          <w:sz w:val="20"/>
          <w:szCs w:val="20"/>
        </w:rPr>
        <w:t xml:space="preserve">, </w:t>
      </w:r>
      <w:r w:rsidRPr="00591357">
        <w:rPr>
          <w:i/>
          <w:iCs/>
          <w:sz w:val="20"/>
          <w:szCs w:val="20"/>
        </w:rPr>
        <w:t>46</w:t>
      </w:r>
      <w:r w:rsidRPr="00591357">
        <w:rPr>
          <w:sz w:val="20"/>
          <w:szCs w:val="20"/>
        </w:rPr>
        <w:t>(4), 1016–1024. https://doi.org/10.1099/00207713-46-4-1016</w:t>
      </w:r>
    </w:p>
    <w:p w14:paraId="0A6E4F87" w14:textId="77777777" w:rsidR="00591357" w:rsidRPr="00591357" w:rsidRDefault="00591357" w:rsidP="00591357">
      <w:pPr>
        <w:pStyle w:val="NormalWeb"/>
        <w:ind w:left="480" w:hanging="480"/>
        <w:rPr>
          <w:sz w:val="20"/>
          <w:szCs w:val="20"/>
        </w:rPr>
      </w:pPr>
      <w:r w:rsidRPr="00591357">
        <w:rPr>
          <w:sz w:val="20"/>
          <w:szCs w:val="20"/>
        </w:rPr>
        <w:t xml:space="preserve">Dughri, M. H., &amp; Bottomley, P. J. (1984). Soil acidity and the composition of an indigenous population of Rhizobium tripolii in nodules of different cultivars of Trifolium subterraneum L. </w:t>
      </w:r>
      <w:r w:rsidRPr="00591357">
        <w:rPr>
          <w:i/>
          <w:iCs/>
          <w:sz w:val="20"/>
          <w:szCs w:val="20"/>
        </w:rPr>
        <w:t>Soil Biology and Biochemistry</w:t>
      </w:r>
      <w:r w:rsidRPr="00591357">
        <w:rPr>
          <w:sz w:val="20"/>
          <w:szCs w:val="20"/>
        </w:rPr>
        <w:t xml:space="preserve">, </w:t>
      </w:r>
      <w:r w:rsidRPr="00591357">
        <w:rPr>
          <w:i/>
          <w:iCs/>
          <w:sz w:val="20"/>
          <w:szCs w:val="20"/>
        </w:rPr>
        <w:t>16</w:t>
      </w:r>
      <w:r w:rsidRPr="00591357">
        <w:rPr>
          <w:sz w:val="20"/>
          <w:szCs w:val="20"/>
        </w:rPr>
        <w:t>(4), 405–411. https://doi.org/10.1016/0038-0717(84)90041-5</w:t>
      </w:r>
    </w:p>
    <w:p w14:paraId="44ED9561" w14:textId="77777777" w:rsidR="00591357" w:rsidRPr="00591357" w:rsidRDefault="00591357" w:rsidP="00591357">
      <w:pPr>
        <w:pStyle w:val="NormalWeb"/>
        <w:ind w:left="480" w:hanging="480"/>
        <w:rPr>
          <w:sz w:val="20"/>
          <w:szCs w:val="20"/>
        </w:rPr>
      </w:pPr>
      <w:r w:rsidRPr="00591357">
        <w:rPr>
          <w:sz w:val="20"/>
          <w:szCs w:val="20"/>
        </w:rPr>
        <w:t xml:space="preserve">Dupuy, N., Willems, A., Pot, B., Dewettinck, D., Vandenbruaene, I., Maestrojuan, G., … Gillis, M. (1994). Phenotypic and genotypic characterization of bradyrhizobia nodulating the leguminous tree Acacia albida. </w:t>
      </w:r>
      <w:r w:rsidRPr="00591357">
        <w:rPr>
          <w:i/>
          <w:iCs/>
          <w:sz w:val="20"/>
          <w:szCs w:val="20"/>
        </w:rPr>
        <w:t>International Journal of Systematic Bacteriology</w:t>
      </w:r>
      <w:r w:rsidRPr="00591357">
        <w:rPr>
          <w:sz w:val="20"/>
          <w:szCs w:val="20"/>
        </w:rPr>
        <w:t xml:space="preserve">, </w:t>
      </w:r>
      <w:r w:rsidRPr="00591357">
        <w:rPr>
          <w:i/>
          <w:iCs/>
          <w:sz w:val="20"/>
          <w:szCs w:val="20"/>
        </w:rPr>
        <w:t>44</w:t>
      </w:r>
      <w:r w:rsidRPr="00591357">
        <w:rPr>
          <w:sz w:val="20"/>
          <w:szCs w:val="20"/>
        </w:rPr>
        <w:t>(3), 461–473. https://doi.org/10.1099/00207713-44-3-461</w:t>
      </w:r>
    </w:p>
    <w:p w14:paraId="698891F0" w14:textId="77777777" w:rsidR="00591357" w:rsidRPr="00591357" w:rsidRDefault="00591357" w:rsidP="00591357">
      <w:pPr>
        <w:pStyle w:val="NormalWeb"/>
        <w:ind w:left="480" w:hanging="480"/>
        <w:rPr>
          <w:sz w:val="20"/>
          <w:szCs w:val="20"/>
        </w:rPr>
      </w:pPr>
      <w:r w:rsidRPr="00591357">
        <w:rPr>
          <w:sz w:val="20"/>
          <w:szCs w:val="20"/>
        </w:rPr>
        <w:t xml:space="preserve">Durán, D., Rey, L., Sánchez-Cañizares, C., Navarro, A., Imperial, J., &amp; Ruiz-Argueso, T. (2013). Genetic diversity of indigenous rhizobial symbionts of the Lupinus mariae-josephae endemism from alkaline-limed soils within its area of distribution in Eastern Spain. </w:t>
      </w:r>
      <w:r w:rsidRPr="00591357">
        <w:rPr>
          <w:i/>
          <w:iCs/>
          <w:sz w:val="20"/>
          <w:szCs w:val="20"/>
        </w:rPr>
        <w:t>Systematic and Applied Microbiology</w:t>
      </w:r>
      <w:r w:rsidRPr="00591357">
        <w:rPr>
          <w:sz w:val="20"/>
          <w:szCs w:val="20"/>
        </w:rPr>
        <w:t xml:space="preserve">, </w:t>
      </w:r>
      <w:r w:rsidRPr="00591357">
        <w:rPr>
          <w:i/>
          <w:iCs/>
          <w:sz w:val="20"/>
          <w:szCs w:val="20"/>
        </w:rPr>
        <w:t>36</w:t>
      </w:r>
      <w:r w:rsidRPr="00591357">
        <w:rPr>
          <w:sz w:val="20"/>
          <w:szCs w:val="20"/>
        </w:rPr>
        <w:t>(2), 128–136. https://doi.org/10.1016/j.syapm.2012.10.008</w:t>
      </w:r>
    </w:p>
    <w:p w14:paraId="37538D03" w14:textId="77777777" w:rsidR="00591357" w:rsidRPr="00591357" w:rsidRDefault="00591357" w:rsidP="00591357">
      <w:pPr>
        <w:pStyle w:val="NormalWeb"/>
        <w:ind w:left="480" w:hanging="480"/>
        <w:rPr>
          <w:sz w:val="20"/>
          <w:szCs w:val="20"/>
        </w:rPr>
      </w:pPr>
      <w:r w:rsidRPr="00591357">
        <w:rPr>
          <w:sz w:val="20"/>
          <w:szCs w:val="20"/>
        </w:rPr>
        <w:t xml:space="preserve">Estrella, M. J., Muñoz, S., Soto, M. J., Ruiz, O., &amp; Sanjuán, J. (2009). Genetic diversity and host range of rhizobia nodulating Lotus tenuis in typical soils of the Salado River Basin (Argentina). </w:t>
      </w:r>
      <w:r w:rsidRPr="00591357">
        <w:rPr>
          <w:i/>
          <w:iCs/>
          <w:sz w:val="20"/>
          <w:szCs w:val="20"/>
        </w:rPr>
        <w:t>Applied and Environmental Microbiology</w:t>
      </w:r>
      <w:r w:rsidRPr="00591357">
        <w:rPr>
          <w:sz w:val="20"/>
          <w:szCs w:val="20"/>
        </w:rPr>
        <w:t xml:space="preserve">, </w:t>
      </w:r>
      <w:r w:rsidRPr="00591357">
        <w:rPr>
          <w:i/>
          <w:iCs/>
          <w:sz w:val="20"/>
          <w:szCs w:val="20"/>
        </w:rPr>
        <w:t>75</w:t>
      </w:r>
      <w:r w:rsidRPr="00591357">
        <w:rPr>
          <w:sz w:val="20"/>
          <w:szCs w:val="20"/>
        </w:rPr>
        <w:t>(4), 1088–1098. https://doi.org/10.1128/AEM.02405-08</w:t>
      </w:r>
    </w:p>
    <w:p w14:paraId="1B558A5A" w14:textId="77777777" w:rsidR="00591357" w:rsidRPr="00591357" w:rsidRDefault="00591357" w:rsidP="00591357">
      <w:pPr>
        <w:pStyle w:val="NormalWeb"/>
        <w:ind w:left="480" w:hanging="480"/>
        <w:rPr>
          <w:sz w:val="20"/>
          <w:szCs w:val="20"/>
        </w:rPr>
      </w:pPr>
      <w:r w:rsidRPr="00591357">
        <w:rPr>
          <w:sz w:val="20"/>
          <w:szCs w:val="20"/>
        </w:rPr>
        <w:t xml:space="preserve">Fall, D., Diouf, D., Ourarhi, M., Faye, A., Abdelmounen, H., Neyra, M., … Missbah El Idrissi, M. (2008). Phenotypic and genotypic characteristics of Acacia senegal (L.) Willd. root-nodulating bacteria isolated from soils in the dryland part of Senegal. </w:t>
      </w:r>
      <w:r w:rsidRPr="00591357">
        <w:rPr>
          <w:i/>
          <w:iCs/>
          <w:sz w:val="20"/>
          <w:szCs w:val="20"/>
        </w:rPr>
        <w:t>Letters in Applied Microbiology</w:t>
      </w:r>
      <w:r w:rsidRPr="00591357">
        <w:rPr>
          <w:sz w:val="20"/>
          <w:szCs w:val="20"/>
        </w:rPr>
        <w:t xml:space="preserve">, </w:t>
      </w:r>
      <w:r w:rsidRPr="00591357">
        <w:rPr>
          <w:i/>
          <w:iCs/>
          <w:sz w:val="20"/>
          <w:szCs w:val="20"/>
        </w:rPr>
        <w:t>47</w:t>
      </w:r>
      <w:r w:rsidRPr="00591357">
        <w:rPr>
          <w:sz w:val="20"/>
          <w:szCs w:val="20"/>
        </w:rPr>
        <w:t>(2), 85–97. https://doi.org/10.1111/j.1472-765X.2008.02389.x</w:t>
      </w:r>
    </w:p>
    <w:p w14:paraId="3BA96581" w14:textId="77777777" w:rsidR="00591357" w:rsidRPr="00591357" w:rsidRDefault="00591357" w:rsidP="00591357">
      <w:pPr>
        <w:pStyle w:val="NormalWeb"/>
        <w:ind w:left="480" w:hanging="480"/>
        <w:rPr>
          <w:sz w:val="20"/>
          <w:szCs w:val="20"/>
        </w:rPr>
      </w:pPr>
      <w:r w:rsidRPr="00591357">
        <w:rPr>
          <w:sz w:val="20"/>
          <w:szCs w:val="20"/>
        </w:rPr>
        <w:t xml:space="preserve">Fan, L. M., Ma, Z. Q., Liang, J. Q., Li, H. F., Wang, E. T., &amp; Wei, G. H. (2011). Characterization of a copper-resistant symbiotic bacterium isolated from Medicago lupulina growing in mine tailings. </w:t>
      </w:r>
      <w:r w:rsidRPr="00591357">
        <w:rPr>
          <w:i/>
          <w:iCs/>
          <w:sz w:val="20"/>
          <w:szCs w:val="20"/>
        </w:rPr>
        <w:t>Bioresource Technology</w:t>
      </w:r>
      <w:r w:rsidRPr="00591357">
        <w:rPr>
          <w:sz w:val="20"/>
          <w:szCs w:val="20"/>
        </w:rPr>
        <w:t xml:space="preserve">, </w:t>
      </w:r>
      <w:r w:rsidRPr="00591357">
        <w:rPr>
          <w:i/>
          <w:iCs/>
          <w:sz w:val="20"/>
          <w:szCs w:val="20"/>
        </w:rPr>
        <w:t>102</w:t>
      </w:r>
      <w:r w:rsidRPr="00591357">
        <w:rPr>
          <w:sz w:val="20"/>
          <w:szCs w:val="20"/>
        </w:rPr>
        <w:t>(2), 703–709. https://doi.org/10.1016/j.biortech.2010.08.046</w:t>
      </w:r>
    </w:p>
    <w:p w14:paraId="6CA7D24A" w14:textId="77777777" w:rsidR="00591357" w:rsidRPr="00591357" w:rsidRDefault="00591357" w:rsidP="00591357">
      <w:pPr>
        <w:pStyle w:val="NormalWeb"/>
        <w:ind w:left="480" w:hanging="480"/>
        <w:rPr>
          <w:sz w:val="20"/>
          <w:szCs w:val="20"/>
        </w:rPr>
      </w:pPr>
      <w:r w:rsidRPr="00591357">
        <w:rPr>
          <w:sz w:val="20"/>
          <w:szCs w:val="20"/>
        </w:rPr>
        <w:t xml:space="preserve">Farida, B., Géraldine, D., Abdelghani, B., Djellali, B., Said, B., &amp; Gisèle, L. (2009). Retama species growing in different ecological-climatic areas of northeastern Algeria have a narrow range of rhizobia that form a novel phylogenetic clade within the Bradyrhizobium genus. </w:t>
      </w:r>
      <w:r w:rsidRPr="00591357">
        <w:rPr>
          <w:i/>
          <w:iCs/>
          <w:sz w:val="20"/>
          <w:szCs w:val="20"/>
        </w:rPr>
        <w:t>Systematic and Applied Microbiology</w:t>
      </w:r>
      <w:r w:rsidRPr="00591357">
        <w:rPr>
          <w:sz w:val="20"/>
          <w:szCs w:val="20"/>
        </w:rPr>
        <w:t xml:space="preserve">, </w:t>
      </w:r>
      <w:r w:rsidRPr="00591357">
        <w:rPr>
          <w:i/>
          <w:iCs/>
          <w:sz w:val="20"/>
          <w:szCs w:val="20"/>
        </w:rPr>
        <w:t>32</w:t>
      </w:r>
      <w:r w:rsidRPr="00591357">
        <w:rPr>
          <w:sz w:val="20"/>
          <w:szCs w:val="20"/>
        </w:rPr>
        <w:t>(4), 245–255. https://doi.org/10.1016/j.syapm.2009.01.005</w:t>
      </w:r>
    </w:p>
    <w:p w14:paraId="7D3B4535" w14:textId="77777777" w:rsidR="00591357" w:rsidRPr="00591357" w:rsidRDefault="00591357" w:rsidP="00591357">
      <w:pPr>
        <w:pStyle w:val="NormalWeb"/>
        <w:ind w:left="480" w:hanging="480"/>
        <w:rPr>
          <w:sz w:val="20"/>
          <w:szCs w:val="20"/>
        </w:rPr>
      </w:pPr>
      <w:r w:rsidRPr="00591357">
        <w:rPr>
          <w:sz w:val="20"/>
          <w:szCs w:val="20"/>
        </w:rPr>
        <w:t xml:space="preserve">Florentino, L. A., Guimarães, A. P., Rufini, M., Silva, K. da, &amp; Moreira, F. M. de S. (2009). Sesbania virgata stimulates the occurrence of its microsymbiont in soils but does not inhibit microsymbionts of other species. </w:t>
      </w:r>
      <w:r w:rsidRPr="00591357">
        <w:rPr>
          <w:i/>
          <w:iCs/>
          <w:sz w:val="20"/>
          <w:szCs w:val="20"/>
        </w:rPr>
        <w:t>Scientia Agricola</w:t>
      </w:r>
      <w:r w:rsidRPr="00591357">
        <w:rPr>
          <w:sz w:val="20"/>
          <w:szCs w:val="20"/>
        </w:rPr>
        <w:t xml:space="preserve">, </w:t>
      </w:r>
      <w:r w:rsidRPr="00591357">
        <w:rPr>
          <w:i/>
          <w:iCs/>
          <w:sz w:val="20"/>
          <w:szCs w:val="20"/>
        </w:rPr>
        <w:t>66</w:t>
      </w:r>
      <w:r w:rsidRPr="00591357">
        <w:rPr>
          <w:sz w:val="20"/>
          <w:szCs w:val="20"/>
        </w:rPr>
        <w:t>(5), 667–676. https://doi.org/10.1590/s0103-90162009000500012</w:t>
      </w:r>
    </w:p>
    <w:p w14:paraId="65DB0AD9" w14:textId="77777777" w:rsidR="00591357" w:rsidRPr="00591357" w:rsidRDefault="00591357" w:rsidP="00591357">
      <w:pPr>
        <w:pStyle w:val="NormalWeb"/>
        <w:ind w:left="480" w:hanging="480"/>
        <w:rPr>
          <w:sz w:val="20"/>
          <w:szCs w:val="20"/>
        </w:rPr>
      </w:pPr>
      <w:r w:rsidRPr="00591357">
        <w:rPr>
          <w:sz w:val="20"/>
          <w:szCs w:val="20"/>
        </w:rPr>
        <w:t xml:space="preserve">Fonseca, M. B., Peix, A., de Faria, S. M., Mateos, P. F., Rivera, L. P., Simões-Araujo, J. L., … James, E. K. (2012). Nodulation in Dimorphandra wilsonii Rizz. (Caesalpinioideae), a Threatened Species Native to the Brazilian Cerrado. </w:t>
      </w:r>
      <w:r w:rsidRPr="00591357">
        <w:rPr>
          <w:i/>
          <w:iCs/>
          <w:sz w:val="20"/>
          <w:szCs w:val="20"/>
        </w:rPr>
        <w:t>PLoS ONE</w:t>
      </w:r>
      <w:r w:rsidRPr="00591357">
        <w:rPr>
          <w:sz w:val="20"/>
          <w:szCs w:val="20"/>
        </w:rPr>
        <w:t xml:space="preserve">, </w:t>
      </w:r>
      <w:r w:rsidRPr="00591357">
        <w:rPr>
          <w:i/>
          <w:iCs/>
          <w:sz w:val="20"/>
          <w:szCs w:val="20"/>
        </w:rPr>
        <w:t>7</w:t>
      </w:r>
      <w:r w:rsidRPr="00591357">
        <w:rPr>
          <w:sz w:val="20"/>
          <w:szCs w:val="20"/>
        </w:rPr>
        <w:t>(11), 1–16. https://doi.org/10.1371/journal.pone.0049520</w:t>
      </w:r>
    </w:p>
    <w:p w14:paraId="1F3C05C5" w14:textId="77777777" w:rsidR="00591357" w:rsidRPr="00591357" w:rsidRDefault="00591357" w:rsidP="00591357">
      <w:pPr>
        <w:pStyle w:val="NormalWeb"/>
        <w:ind w:left="480" w:hanging="480"/>
        <w:rPr>
          <w:sz w:val="20"/>
          <w:szCs w:val="20"/>
        </w:rPr>
      </w:pPr>
      <w:r w:rsidRPr="00591357">
        <w:rPr>
          <w:sz w:val="20"/>
          <w:szCs w:val="20"/>
        </w:rPr>
        <w:t xml:space="preserve">Frioni, L., Rodríguez, A., &amp; Meerhoff, M. (2001). Differentiation of rhizobia isolated from native legume trees in Uruguay. </w:t>
      </w:r>
      <w:r w:rsidRPr="00591357">
        <w:rPr>
          <w:i/>
          <w:iCs/>
          <w:sz w:val="20"/>
          <w:szCs w:val="20"/>
        </w:rPr>
        <w:t>Applied Soil Ecology</w:t>
      </w:r>
      <w:r w:rsidRPr="00591357">
        <w:rPr>
          <w:sz w:val="20"/>
          <w:szCs w:val="20"/>
        </w:rPr>
        <w:t xml:space="preserve">, </w:t>
      </w:r>
      <w:r w:rsidRPr="00591357">
        <w:rPr>
          <w:i/>
          <w:iCs/>
          <w:sz w:val="20"/>
          <w:szCs w:val="20"/>
        </w:rPr>
        <w:t>16</w:t>
      </w:r>
      <w:r w:rsidRPr="00591357">
        <w:rPr>
          <w:sz w:val="20"/>
          <w:szCs w:val="20"/>
        </w:rPr>
        <w:t>(3), 275–282. https://doi.org/10.1016/S0929-1393(00)00124-4</w:t>
      </w:r>
    </w:p>
    <w:p w14:paraId="5CB60F5C" w14:textId="77777777" w:rsidR="00591357" w:rsidRPr="00591357" w:rsidRDefault="00591357" w:rsidP="00591357">
      <w:pPr>
        <w:pStyle w:val="NormalWeb"/>
        <w:ind w:left="480" w:hanging="480"/>
        <w:rPr>
          <w:sz w:val="20"/>
          <w:szCs w:val="20"/>
        </w:rPr>
      </w:pPr>
      <w:r w:rsidRPr="00591357">
        <w:rPr>
          <w:sz w:val="20"/>
          <w:szCs w:val="20"/>
        </w:rPr>
        <w:t xml:space="preserve">Fterich, A., Mahdhi, M., Caviedes, M. A., Pajuelo, E., Rivas, R., Rodriguez-Llorente, I. D., &amp; Mars, M. (2011). Characterization of root-nodulating bacteria associated to Prosopis farcta growing in the arid regions of Tunisia. </w:t>
      </w:r>
      <w:r w:rsidRPr="00591357">
        <w:rPr>
          <w:i/>
          <w:iCs/>
          <w:sz w:val="20"/>
          <w:szCs w:val="20"/>
        </w:rPr>
        <w:t>Archives of Microbiology</w:t>
      </w:r>
      <w:r w:rsidRPr="00591357">
        <w:rPr>
          <w:sz w:val="20"/>
          <w:szCs w:val="20"/>
        </w:rPr>
        <w:t xml:space="preserve">, </w:t>
      </w:r>
      <w:r w:rsidRPr="00591357">
        <w:rPr>
          <w:i/>
          <w:iCs/>
          <w:sz w:val="20"/>
          <w:szCs w:val="20"/>
        </w:rPr>
        <w:t>193</w:t>
      </w:r>
      <w:r w:rsidRPr="00591357">
        <w:rPr>
          <w:sz w:val="20"/>
          <w:szCs w:val="20"/>
        </w:rPr>
        <w:t>(6), 385–397. https://doi.org/10.1007/s00203-011-0683-z</w:t>
      </w:r>
    </w:p>
    <w:p w14:paraId="4F78307C" w14:textId="77777777" w:rsidR="00591357" w:rsidRPr="00591357" w:rsidRDefault="00591357" w:rsidP="00591357">
      <w:pPr>
        <w:pStyle w:val="NormalWeb"/>
        <w:ind w:left="480" w:hanging="480"/>
        <w:rPr>
          <w:sz w:val="20"/>
          <w:szCs w:val="20"/>
        </w:rPr>
      </w:pPr>
      <w:r w:rsidRPr="00591357">
        <w:rPr>
          <w:sz w:val="20"/>
          <w:szCs w:val="20"/>
        </w:rPr>
        <w:t xml:space="preserve">Fterich, A., Mahdhi, M., Lafuente, A., Pajuelo, E., Caviedes, M. A., Rodriguez-Llorente, I. D., &amp; Mars, M. (2012). Taxonomic and symbiotic diversity of bacteria isolated from nodules of acacia tortilis subsp. raddiana in arid soils of Tunisia. </w:t>
      </w:r>
      <w:r w:rsidRPr="00591357">
        <w:rPr>
          <w:i/>
          <w:iCs/>
          <w:sz w:val="20"/>
          <w:szCs w:val="20"/>
        </w:rPr>
        <w:t>Canadian Journal of Microbiology</w:t>
      </w:r>
      <w:r w:rsidRPr="00591357">
        <w:rPr>
          <w:sz w:val="20"/>
          <w:szCs w:val="20"/>
        </w:rPr>
        <w:t xml:space="preserve">, </w:t>
      </w:r>
      <w:r w:rsidRPr="00591357">
        <w:rPr>
          <w:i/>
          <w:iCs/>
          <w:sz w:val="20"/>
          <w:szCs w:val="20"/>
        </w:rPr>
        <w:t>58</w:t>
      </w:r>
      <w:r w:rsidRPr="00591357">
        <w:rPr>
          <w:sz w:val="20"/>
          <w:szCs w:val="20"/>
        </w:rPr>
        <w:t>(6), 738–751. https://doi.org/10.1139/W2012-048</w:t>
      </w:r>
    </w:p>
    <w:p w14:paraId="50E8ECBF" w14:textId="77777777" w:rsidR="00591357" w:rsidRPr="00591357" w:rsidRDefault="00591357" w:rsidP="00591357">
      <w:pPr>
        <w:pStyle w:val="NormalWeb"/>
        <w:ind w:left="480" w:hanging="480"/>
        <w:rPr>
          <w:sz w:val="20"/>
          <w:szCs w:val="20"/>
        </w:rPr>
      </w:pPr>
      <w:r w:rsidRPr="00591357">
        <w:rPr>
          <w:sz w:val="20"/>
          <w:szCs w:val="20"/>
        </w:rPr>
        <w:lastRenderedPageBreak/>
        <w:t xml:space="preserve">Gao, J. L., Turner, S. L., Kan, F. L., Wang, E. T., Tan, Z. Y., Qiu, Y. H., … Chen, W. X. (2004). Mesorhizobium septentrionale sp. nov. and Mesorhizobium temperatum sp.nov., isolated from Astragalus adsurgens growing in the northern regions of China.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54</w:t>
      </w:r>
      <w:r w:rsidRPr="00591357">
        <w:rPr>
          <w:sz w:val="20"/>
          <w:szCs w:val="20"/>
        </w:rPr>
        <w:t>(6), 2003–2012. https://doi.org/10.1099/ijs.0.02840-0</w:t>
      </w:r>
    </w:p>
    <w:p w14:paraId="12CF4437" w14:textId="77777777" w:rsidR="00591357" w:rsidRPr="00591357" w:rsidRDefault="00591357" w:rsidP="00591357">
      <w:pPr>
        <w:pStyle w:val="NormalWeb"/>
        <w:ind w:left="480" w:hanging="480"/>
        <w:rPr>
          <w:sz w:val="20"/>
          <w:szCs w:val="20"/>
        </w:rPr>
      </w:pPr>
      <w:r w:rsidRPr="00591357">
        <w:rPr>
          <w:sz w:val="20"/>
          <w:szCs w:val="20"/>
        </w:rPr>
        <w:t xml:space="preserve">Gao, L. F., Hu, Z. A., &amp; Wang, H. X. (2002). Genetic diversity of rhizobia isolated from Caragana intermedia in Maowusu sandland, north of China. </w:t>
      </w:r>
      <w:r w:rsidRPr="00591357">
        <w:rPr>
          <w:i/>
          <w:iCs/>
          <w:sz w:val="20"/>
          <w:szCs w:val="20"/>
        </w:rPr>
        <w:t>Letters in Applied Microbiology</w:t>
      </w:r>
      <w:r w:rsidRPr="00591357">
        <w:rPr>
          <w:sz w:val="20"/>
          <w:szCs w:val="20"/>
        </w:rPr>
        <w:t xml:space="preserve">, </w:t>
      </w:r>
      <w:r w:rsidRPr="00591357">
        <w:rPr>
          <w:i/>
          <w:iCs/>
          <w:sz w:val="20"/>
          <w:szCs w:val="20"/>
        </w:rPr>
        <w:t>35</w:t>
      </w:r>
      <w:r w:rsidRPr="00591357">
        <w:rPr>
          <w:sz w:val="20"/>
          <w:szCs w:val="20"/>
        </w:rPr>
        <w:t>(4), 347–352. https://doi.org/10.1046/j.1472-765X.2002.01192.x</w:t>
      </w:r>
    </w:p>
    <w:p w14:paraId="3478A9E1" w14:textId="77777777" w:rsidR="00591357" w:rsidRPr="00591357" w:rsidRDefault="00591357" w:rsidP="00591357">
      <w:pPr>
        <w:pStyle w:val="NormalWeb"/>
        <w:ind w:left="480" w:hanging="480"/>
        <w:rPr>
          <w:sz w:val="20"/>
          <w:szCs w:val="20"/>
        </w:rPr>
      </w:pPr>
      <w:r w:rsidRPr="00591357">
        <w:rPr>
          <w:sz w:val="20"/>
          <w:szCs w:val="20"/>
        </w:rPr>
        <w:t xml:space="preserve">Garau, G., Yates, R. J., Deiana, P., &amp; Howieson, J. G. (2009). Novel strains of nodulating Burkholderia have a role in nitrogen fixation with papilionoid herbaceous legumes adapted to acid, infertile soils. </w:t>
      </w:r>
      <w:r w:rsidRPr="00591357">
        <w:rPr>
          <w:i/>
          <w:iCs/>
          <w:sz w:val="20"/>
          <w:szCs w:val="20"/>
        </w:rPr>
        <w:t>Soil Biology and Biochemistry</w:t>
      </w:r>
      <w:r w:rsidRPr="00591357">
        <w:rPr>
          <w:sz w:val="20"/>
          <w:szCs w:val="20"/>
        </w:rPr>
        <w:t xml:space="preserve">, </w:t>
      </w:r>
      <w:r w:rsidRPr="00591357">
        <w:rPr>
          <w:i/>
          <w:iCs/>
          <w:sz w:val="20"/>
          <w:szCs w:val="20"/>
        </w:rPr>
        <w:t>41</w:t>
      </w:r>
      <w:r w:rsidRPr="00591357">
        <w:rPr>
          <w:sz w:val="20"/>
          <w:szCs w:val="20"/>
        </w:rPr>
        <w:t>(1), 125–134. https://doi.org/10.1016/j.soilbio.2008.10.011</w:t>
      </w:r>
    </w:p>
    <w:p w14:paraId="1419E38C" w14:textId="77777777" w:rsidR="00591357" w:rsidRPr="00591357" w:rsidRDefault="00591357" w:rsidP="00591357">
      <w:pPr>
        <w:pStyle w:val="NormalWeb"/>
        <w:ind w:left="480" w:hanging="480"/>
        <w:rPr>
          <w:sz w:val="20"/>
          <w:szCs w:val="20"/>
        </w:rPr>
      </w:pPr>
      <w:r w:rsidRPr="00591357">
        <w:rPr>
          <w:sz w:val="20"/>
          <w:szCs w:val="20"/>
        </w:rPr>
        <w:t xml:space="preserve">Gehlot, H. S., Panwar, D., Tak, N., Tak, A., Sankhla, I. S., Poonar, N., … Sprent, J. I. (2012). Nodulation of legumes from the Thar desert of India and molecular characterization of their rhizobia. </w:t>
      </w:r>
      <w:r w:rsidRPr="00591357">
        <w:rPr>
          <w:i/>
          <w:iCs/>
          <w:sz w:val="20"/>
          <w:szCs w:val="20"/>
        </w:rPr>
        <w:t>Plant and Soil</w:t>
      </w:r>
      <w:r w:rsidRPr="00591357">
        <w:rPr>
          <w:sz w:val="20"/>
          <w:szCs w:val="20"/>
        </w:rPr>
        <w:t xml:space="preserve">, </w:t>
      </w:r>
      <w:r w:rsidRPr="00591357">
        <w:rPr>
          <w:i/>
          <w:iCs/>
          <w:sz w:val="20"/>
          <w:szCs w:val="20"/>
        </w:rPr>
        <w:t>357</w:t>
      </w:r>
      <w:r w:rsidRPr="00591357">
        <w:rPr>
          <w:sz w:val="20"/>
          <w:szCs w:val="20"/>
        </w:rPr>
        <w:t>(1), 227–243. https://doi.org/10.1007/s11104-012-1143-5</w:t>
      </w:r>
    </w:p>
    <w:p w14:paraId="403B3E49" w14:textId="77777777" w:rsidR="00591357" w:rsidRPr="00591357" w:rsidRDefault="00591357" w:rsidP="00591357">
      <w:pPr>
        <w:pStyle w:val="NormalWeb"/>
        <w:ind w:left="480" w:hanging="480"/>
        <w:rPr>
          <w:sz w:val="20"/>
          <w:szCs w:val="20"/>
        </w:rPr>
      </w:pPr>
      <w:r w:rsidRPr="00591357">
        <w:rPr>
          <w:sz w:val="20"/>
          <w:szCs w:val="20"/>
        </w:rPr>
        <w:t xml:space="preserve">Gehlot, H. S., Tak, N., Kaushik, M., Mitra, S., Chen, W. M., Poweleit, N., … Gyaneshwar, P. (2013). An invasive Mimosa in India does not adopt the symbionts of its native relatives. </w:t>
      </w:r>
      <w:r w:rsidRPr="00591357">
        <w:rPr>
          <w:i/>
          <w:iCs/>
          <w:sz w:val="20"/>
          <w:szCs w:val="20"/>
        </w:rPr>
        <w:t>Annals of Botany</w:t>
      </w:r>
      <w:r w:rsidRPr="00591357">
        <w:rPr>
          <w:sz w:val="20"/>
          <w:szCs w:val="20"/>
        </w:rPr>
        <w:t xml:space="preserve">, </w:t>
      </w:r>
      <w:r w:rsidRPr="00591357">
        <w:rPr>
          <w:i/>
          <w:iCs/>
          <w:sz w:val="20"/>
          <w:szCs w:val="20"/>
        </w:rPr>
        <w:t>112</w:t>
      </w:r>
      <w:r w:rsidRPr="00591357">
        <w:rPr>
          <w:sz w:val="20"/>
          <w:szCs w:val="20"/>
        </w:rPr>
        <w:t>(1), 179–196. https://doi.org/10.1093/aob/mct112</w:t>
      </w:r>
    </w:p>
    <w:p w14:paraId="3BD15AD9" w14:textId="77777777" w:rsidR="00591357" w:rsidRPr="00591357" w:rsidRDefault="00591357" w:rsidP="00591357">
      <w:pPr>
        <w:pStyle w:val="NormalWeb"/>
        <w:ind w:left="480" w:hanging="480"/>
        <w:rPr>
          <w:sz w:val="20"/>
          <w:szCs w:val="20"/>
        </w:rPr>
      </w:pPr>
      <w:r w:rsidRPr="00591357">
        <w:rPr>
          <w:sz w:val="20"/>
          <w:szCs w:val="20"/>
        </w:rPr>
        <w:t xml:space="preserve">Gerding, M., O’Hara, G. W., Bräu, L., Nandasena, K., &amp; Howieson, J. G. (2012). Diverse Mesorhizobium spp. with unique nodA nodulating the South African legume species of the genus Lessertia. </w:t>
      </w:r>
      <w:r w:rsidRPr="00591357">
        <w:rPr>
          <w:i/>
          <w:iCs/>
          <w:sz w:val="20"/>
          <w:szCs w:val="20"/>
        </w:rPr>
        <w:t>Plant and Soil</w:t>
      </w:r>
      <w:r w:rsidRPr="00591357">
        <w:rPr>
          <w:sz w:val="20"/>
          <w:szCs w:val="20"/>
        </w:rPr>
        <w:t xml:space="preserve">, </w:t>
      </w:r>
      <w:r w:rsidRPr="00591357">
        <w:rPr>
          <w:i/>
          <w:iCs/>
          <w:sz w:val="20"/>
          <w:szCs w:val="20"/>
        </w:rPr>
        <w:t>358</w:t>
      </w:r>
      <w:r w:rsidRPr="00591357">
        <w:rPr>
          <w:sz w:val="20"/>
          <w:szCs w:val="20"/>
        </w:rPr>
        <w:t>(1–2), 385–401. https://doi.org/10.1007/s11104-012-1153-3</w:t>
      </w:r>
    </w:p>
    <w:p w14:paraId="699718FC" w14:textId="77777777" w:rsidR="00591357" w:rsidRPr="00591357" w:rsidRDefault="00591357" w:rsidP="00591357">
      <w:pPr>
        <w:pStyle w:val="NormalWeb"/>
        <w:ind w:left="480" w:hanging="480"/>
        <w:rPr>
          <w:sz w:val="20"/>
          <w:szCs w:val="20"/>
        </w:rPr>
      </w:pPr>
      <w:r w:rsidRPr="00591357">
        <w:rPr>
          <w:sz w:val="20"/>
          <w:szCs w:val="20"/>
        </w:rPr>
        <w:t xml:space="preserve">Gnat, S., Wójcik, M., Wdowiak-Wróbel, S., Kalita, M., Ptaszyńska, A., &amp; Małek, W. (2014). Phenotypic characterization of Astragalus glycyphyllos symbionts and their phylogeny based on the 16S rDNA sequences and RFLP of 16S rRNA gene. </w:t>
      </w:r>
      <w:r w:rsidRPr="00591357">
        <w:rPr>
          <w:i/>
          <w:iCs/>
          <w:sz w:val="20"/>
          <w:szCs w:val="20"/>
        </w:rPr>
        <w:t>Antonie van Leeuwenhoek, International Journal of General and Molecular Microbiology</w:t>
      </w:r>
      <w:r w:rsidRPr="00591357">
        <w:rPr>
          <w:sz w:val="20"/>
          <w:szCs w:val="20"/>
        </w:rPr>
        <w:t xml:space="preserve">, </w:t>
      </w:r>
      <w:r w:rsidRPr="00591357">
        <w:rPr>
          <w:i/>
          <w:iCs/>
          <w:sz w:val="20"/>
          <w:szCs w:val="20"/>
        </w:rPr>
        <w:t>105</w:t>
      </w:r>
      <w:r w:rsidRPr="00591357">
        <w:rPr>
          <w:sz w:val="20"/>
          <w:szCs w:val="20"/>
        </w:rPr>
        <w:t>(6), 1033–1048. https://doi.org/10.1007/s10482-014-0163-y</w:t>
      </w:r>
    </w:p>
    <w:p w14:paraId="64A679CD" w14:textId="77777777" w:rsidR="00591357" w:rsidRPr="00591357" w:rsidRDefault="00591357" w:rsidP="00591357">
      <w:pPr>
        <w:pStyle w:val="NormalWeb"/>
        <w:ind w:left="480" w:hanging="480"/>
        <w:rPr>
          <w:sz w:val="20"/>
          <w:szCs w:val="20"/>
        </w:rPr>
      </w:pPr>
      <w:r w:rsidRPr="00591357">
        <w:rPr>
          <w:sz w:val="20"/>
          <w:szCs w:val="20"/>
        </w:rPr>
        <w:t xml:space="preserve">González-Andrés, F., Alegre, J., &amp; Ceresuela, J. L. (2005). The rhizobia nodulating shrubs for revegetation of arid lands: Isolation of native strains and specificity of the plant - Rhizobia interaction by cross inoculation tests. </w:t>
      </w:r>
      <w:r w:rsidRPr="00591357">
        <w:rPr>
          <w:i/>
          <w:iCs/>
          <w:sz w:val="20"/>
          <w:szCs w:val="20"/>
        </w:rPr>
        <w:t>Arid Land Research and Management</w:t>
      </w:r>
      <w:r w:rsidRPr="00591357">
        <w:rPr>
          <w:sz w:val="20"/>
          <w:szCs w:val="20"/>
        </w:rPr>
        <w:t xml:space="preserve">, </w:t>
      </w:r>
      <w:r w:rsidRPr="00591357">
        <w:rPr>
          <w:i/>
          <w:iCs/>
          <w:sz w:val="20"/>
          <w:szCs w:val="20"/>
        </w:rPr>
        <w:t>19</w:t>
      </w:r>
      <w:r w:rsidRPr="00591357">
        <w:rPr>
          <w:sz w:val="20"/>
          <w:szCs w:val="20"/>
        </w:rPr>
        <w:t>(4), 307–326. https://doi.org/10.1080/15324980500299649</w:t>
      </w:r>
    </w:p>
    <w:p w14:paraId="619B89C8" w14:textId="77777777" w:rsidR="00591357" w:rsidRPr="00591357" w:rsidRDefault="00591357" w:rsidP="00591357">
      <w:pPr>
        <w:pStyle w:val="NormalWeb"/>
        <w:ind w:left="480" w:hanging="480"/>
        <w:rPr>
          <w:sz w:val="20"/>
          <w:szCs w:val="20"/>
        </w:rPr>
      </w:pPr>
      <w:r w:rsidRPr="00591357">
        <w:rPr>
          <w:sz w:val="20"/>
          <w:szCs w:val="20"/>
        </w:rPr>
        <w:t xml:space="preserve">González-Andrés, F., Alegre, J., &amp; Ceresuela, J. L. (2005). The rhizobia nodulating shrubs for revegetation of arid lands: Isolation of native strains and specificity of the plant - Rhizobia interaction by cross inoculation tests. </w:t>
      </w:r>
      <w:r w:rsidRPr="00591357">
        <w:rPr>
          <w:i/>
          <w:iCs/>
          <w:sz w:val="20"/>
          <w:szCs w:val="20"/>
        </w:rPr>
        <w:t>Arid Land Research and Management</w:t>
      </w:r>
      <w:r w:rsidRPr="00591357">
        <w:rPr>
          <w:sz w:val="20"/>
          <w:szCs w:val="20"/>
        </w:rPr>
        <w:t xml:space="preserve">, </w:t>
      </w:r>
      <w:r w:rsidRPr="00591357">
        <w:rPr>
          <w:i/>
          <w:iCs/>
          <w:sz w:val="20"/>
          <w:szCs w:val="20"/>
        </w:rPr>
        <w:t>19</w:t>
      </w:r>
      <w:r w:rsidRPr="00591357">
        <w:rPr>
          <w:sz w:val="20"/>
          <w:szCs w:val="20"/>
        </w:rPr>
        <w:t>(4), 307–326. https://doi.org/10.1080/15324980500299649</w:t>
      </w:r>
    </w:p>
    <w:p w14:paraId="2701B578" w14:textId="77777777" w:rsidR="00591357" w:rsidRPr="00591357" w:rsidRDefault="00591357" w:rsidP="00591357">
      <w:pPr>
        <w:pStyle w:val="NormalWeb"/>
        <w:ind w:left="480" w:hanging="480"/>
        <w:rPr>
          <w:sz w:val="20"/>
          <w:szCs w:val="20"/>
        </w:rPr>
      </w:pPr>
      <w:r w:rsidRPr="00591357">
        <w:rPr>
          <w:sz w:val="20"/>
          <w:szCs w:val="20"/>
        </w:rPr>
        <w:t xml:space="preserve">Gu, C. T., Wang, E. T., Sui, X. H., Chen, W. F., &amp; Chen, W. X. (2007). Diversity and geographical distribution of rhizobia associated with Lespedeza spp. in temperate and subtropical regions of China. </w:t>
      </w:r>
      <w:r w:rsidRPr="00591357">
        <w:rPr>
          <w:i/>
          <w:iCs/>
          <w:sz w:val="20"/>
          <w:szCs w:val="20"/>
        </w:rPr>
        <w:t>Archives of Microbiology</w:t>
      </w:r>
      <w:r w:rsidRPr="00591357">
        <w:rPr>
          <w:sz w:val="20"/>
          <w:szCs w:val="20"/>
        </w:rPr>
        <w:t xml:space="preserve">, </w:t>
      </w:r>
      <w:r w:rsidRPr="00591357">
        <w:rPr>
          <w:i/>
          <w:iCs/>
          <w:sz w:val="20"/>
          <w:szCs w:val="20"/>
        </w:rPr>
        <w:t>188</w:t>
      </w:r>
      <w:r w:rsidRPr="00591357">
        <w:rPr>
          <w:sz w:val="20"/>
          <w:szCs w:val="20"/>
        </w:rPr>
        <w:t>(4), 355–365. https://doi.org/10.1007/s00203-007-0256-3</w:t>
      </w:r>
    </w:p>
    <w:p w14:paraId="079B8115" w14:textId="77777777" w:rsidR="00591357" w:rsidRPr="00591357" w:rsidRDefault="00591357" w:rsidP="00591357">
      <w:pPr>
        <w:pStyle w:val="NormalWeb"/>
        <w:ind w:left="480" w:hanging="480"/>
        <w:rPr>
          <w:sz w:val="20"/>
          <w:szCs w:val="20"/>
        </w:rPr>
      </w:pPr>
      <w:r w:rsidRPr="00591357">
        <w:rPr>
          <w:sz w:val="20"/>
          <w:szCs w:val="20"/>
        </w:rPr>
        <w:t xml:space="preserve">Gu, J., Wang, E. T., &amp; Chen, W. X. (2007). Genetic diversity of rhizobia associated with Desmodium species grown in China. </w:t>
      </w:r>
      <w:r w:rsidRPr="00591357">
        <w:rPr>
          <w:i/>
          <w:iCs/>
          <w:sz w:val="20"/>
          <w:szCs w:val="20"/>
        </w:rPr>
        <w:t>Letters in Applied Microbiology</w:t>
      </w:r>
      <w:r w:rsidRPr="00591357">
        <w:rPr>
          <w:sz w:val="20"/>
          <w:szCs w:val="20"/>
        </w:rPr>
        <w:t xml:space="preserve">, </w:t>
      </w:r>
      <w:r w:rsidRPr="00591357">
        <w:rPr>
          <w:i/>
          <w:iCs/>
          <w:sz w:val="20"/>
          <w:szCs w:val="20"/>
        </w:rPr>
        <w:t>44</w:t>
      </w:r>
      <w:r w:rsidRPr="00591357">
        <w:rPr>
          <w:sz w:val="20"/>
          <w:szCs w:val="20"/>
        </w:rPr>
        <w:t>(3), 286–292. https://doi.org/10.1111/j.1472-765X.2006.02071.x</w:t>
      </w:r>
    </w:p>
    <w:p w14:paraId="73B3B6DA" w14:textId="77777777" w:rsidR="00591357" w:rsidRPr="00591357" w:rsidRDefault="00591357" w:rsidP="00591357">
      <w:pPr>
        <w:pStyle w:val="NormalWeb"/>
        <w:ind w:left="480" w:hanging="480"/>
        <w:rPr>
          <w:sz w:val="20"/>
          <w:szCs w:val="20"/>
        </w:rPr>
      </w:pPr>
      <w:r w:rsidRPr="00591357">
        <w:rPr>
          <w:sz w:val="20"/>
          <w:szCs w:val="20"/>
        </w:rPr>
        <w:t xml:space="preserve">Guan, S. H., Chen, W. F., Wang, E. T., Lu, Y. L., Yan, X. R., Zhang, X. X., &amp; Chen, W. X. (2008). Mesorhizobium caraganae sp. nov., a novel rhizobial species nodulated with Caragana spp. in China.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58</w:t>
      </w:r>
      <w:r w:rsidRPr="00591357">
        <w:rPr>
          <w:sz w:val="20"/>
          <w:szCs w:val="20"/>
        </w:rPr>
        <w:t>(11), 2646–2653. https://doi.org/10.1099/ijs.0.65829-0</w:t>
      </w:r>
    </w:p>
    <w:p w14:paraId="507ABA30" w14:textId="77777777" w:rsidR="00591357" w:rsidRPr="00591357" w:rsidRDefault="00591357" w:rsidP="00591357">
      <w:pPr>
        <w:pStyle w:val="NormalWeb"/>
        <w:ind w:left="480" w:hanging="480"/>
        <w:rPr>
          <w:sz w:val="20"/>
          <w:szCs w:val="20"/>
        </w:rPr>
      </w:pPr>
      <w:r w:rsidRPr="00591357">
        <w:rPr>
          <w:sz w:val="20"/>
          <w:szCs w:val="20"/>
        </w:rPr>
        <w:t xml:space="preserve">Guerrouj, K., Pérez-Valera, E., Abdelmoumen, H., Bedmar, E. J., &amp; Missbah El Idrissi, M. (2013). Ensifer meliloti is the preferred symbiont of Medicago arborea in eastern Morocco soils. </w:t>
      </w:r>
      <w:r w:rsidRPr="00591357">
        <w:rPr>
          <w:i/>
          <w:iCs/>
          <w:sz w:val="20"/>
          <w:szCs w:val="20"/>
        </w:rPr>
        <w:t>Canadian Journal of Microbiology</w:t>
      </w:r>
      <w:r w:rsidRPr="00591357">
        <w:rPr>
          <w:sz w:val="20"/>
          <w:szCs w:val="20"/>
        </w:rPr>
        <w:t xml:space="preserve">, </w:t>
      </w:r>
      <w:r w:rsidRPr="00591357">
        <w:rPr>
          <w:i/>
          <w:iCs/>
          <w:sz w:val="20"/>
          <w:szCs w:val="20"/>
        </w:rPr>
        <w:t>59</w:t>
      </w:r>
      <w:r w:rsidRPr="00591357">
        <w:rPr>
          <w:sz w:val="20"/>
          <w:szCs w:val="20"/>
        </w:rPr>
        <w:t>(8), 540–548. https://doi.org/10.1139/cjm-2013-0268</w:t>
      </w:r>
    </w:p>
    <w:p w14:paraId="0F4599FC" w14:textId="77777777" w:rsidR="00591357" w:rsidRPr="00591357" w:rsidRDefault="00591357" w:rsidP="00591357">
      <w:pPr>
        <w:pStyle w:val="NormalWeb"/>
        <w:ind w:left="480" w:hanging="480"/>
        <w:rPr>
          <w:sz w:val="20"/>
          <w:szCs w:val="20"/>
        </w:rPr>
      </w:pPr>
      <w:r w:rsidRPr="00591357">
        <w:rPr>
          <w:sz w:val="20"/>
          <w:szCs w:val="20"/>
        </w:rPr>
        <w:lastRenderedPageBreak/>
        <w:t xml:space="preserve">Guerrouj, K., Pérez-Valera, E., Chahboune, R., Abdelmoumen, H., Bedmar, E. J., &amp; El Idrissi, M. M. (2013). Identification of the rhizobial symbiont of Astragalus glombiformis in Eastern Morocco as Mesorhizobium camelthorni. </w:t>
      </w:r>
      <w:r w:rsidRPr="00591357">
        <w:rPr>
          <w:i/>
          <w:iCs/>
          <w:sz w:val="20"/>
          <w:szCs w:val="20"/>
        </w:rPr>
        <w:t>Antonie van Leeuwenhoek, International Journal of General and Molecular Microbiology</w:t>
      </w:r>
      <w:r w:rsidRPr="00591357">
        <w:rPr>
          <w:sz w:val="20"/>
          <w:szCs w:val="20"/>
        </w:rPr>
        <w:t xml:space="preserve">, </w:t>
      </w:r>
      <w:r w:rsidRPr="00591357">
        <w:rPr>
          <w:i/>
          <w:iCs/>
          <w:sz w:val="20"/>
          <w:szCs w:val="20"/>
        </w:rPr>
        <w:t>104</w:t>
      </w:r>
      <w:r w:rsidRPr="00591357">
        <w:rPr>
          <w:sz w:val="20"/>
          <w:szCs w:val="20"/>
        </w:rPr>
        <w:t>(2), 187–198. https://doi.org/10.1007/s10482-013-9936-y</w:t>
      </w:r>
    </w:p>
    <w:p w14:paraId="7C310427" w14:textId="77777777" w:rsidR="00591357" w:rsidRPr="00591357" w:rsidRDefault="00591357" w:rsidP="00591357">
      <w:pPr>
        <w:pStyle w:val="NormalWeb"/>
        <w:ind w:left="480" w:hanging="480"/>
        <w:rPr>
          <w:sz w:val="20"/>
          <w:szCs w:val="20"/>
        </w:rPr>
      </w:pPr>
      <w:r w:rsidRPr="00591357">
        <w:rPr>
          <w:sz w:val="20"/>
          <w:szCs w:val="20"/>
        </w:rPr>
        <w:t xml:space="preserve">Gueye, F., Moulin, L., Sylla, S., Ndoye, I., &amp; Béna, G. (2009). Genetic diversity and distribution of Bradyrhizobium and Azorhizobium strains associated with the herb legume Zornia glochidiata sampled from across Senegal. </w:t>
      </w:r>
      <w:r w:rsidRPr="00591357">
        <w:rPr>
          <w:i/>
          <w:iCs/>
          <w:sz w:val="20"/>
          <w:szCs w:val="20"/>
        </w:rPr>
        <w:t>Systematic and Applied Microbiology</w:t>
      </w:r>
      <w:r w:rsidRPr="00591357">
        <w:rPr>
          <w:sz w:val="20"/>
          <w:szCs w:val="20"/>
        </w:rPr>
        <w:t xml:space="preserve">, </w:t>
      </w:r>
      <w:r w:rsidRPr="00591357">
        <w:rPr>
          <w:i/>
          <w:iCs/>
          <w:sz w:val="20"/>
          <w:szCs w:val="20"/>
        </w:rPr>
        <w:t>32</w:t>
      </w:r>
      <w:r w:rsidRPr="00591357">
        <w:rPr>
          <w:sz w:val="20"/>
          <w:szCs w:val="20"/>
        </w:rPr>
        <w:t>(6), 387–399. https://doi.org/10.1016/j.syapm.2009.04.004</w:t>
      </w:r>
    </w:p>
    <w:p w14:paraId="7F79416D" w14:textId="77777777" w:rsidR="00591357" w:rsidRPr="00591357" w:rsidRDefault="00591357" w:rsidP="00591357">
      <w:pPr>
        <w:pStyle w:val="NormalWeb"/>
        <w:ind w:left="480" w:hanging="480"/>
        <w:rPr>
          <w:sz w:val="20"/>
          <w:szCs w:val="20"/>
        </w:rPr>
      </w:pPr>
      <w:r w:rsidRPr="00591357">
        <w:rPr>
          <w:sz w:val="20"/>
          <w:szCs w:val="20"/>
        </w:rPr>
        <w:t xml:space="preserve">Han, T. X., Han, L. L., Wu, L. J., Chen, W. F., Sui, X. H., Gu, J. G., … Chen, W. X. (2008). Mesorhizobium gobiense sp. nov. and Mesorhizobium tarimense sp. nov., isolated from wild legumes growing in desert soils of Xinjiang, China.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58</w:t>
      </w:r>
      <w:r w:rsidRPr="00591357">
        <w:rPr>
          <w:sz w:val="20"/>
          <w:szCs w:val="20"/>
        </w:rPr>
        <w:t>(11), 2610–2618. https://doi.org/10.1099/ijs.0.2008/000125-0</w:t>
      </w:r>
    </w:p>
    <w:p w14:paraId="69CFFD23" w14:textId="77777777" w:rsidR="00591357" w:rsidRPr="00591357" w:rsidRDefault="00591357" w:rsidP="00591357">
      <w:pPr>
        <w:pStyle w:val="NormalWeb"/>
        <w:ind w:left="480" w:hanging="480"/>
        <w:rPr>
          <w:sz w:val="20"/>
          <w:szCs w:val="20"/>
        </w:rPr>
      </w:pPr>
      <w:r w:rsidRPr="00591357">
        <w:rPr>
          <w:sz w:val="20"/>
          <w:szCs w:val="20"/>
        </w:rPr>
        <w:t xml:space="preserve">Han, T. X., Wang, E. T., Han, L. L., Chen, W. F., Sui, X. H., &amp; Chen, W. X. (2008). Molecular diversity and phylogeny of rhizobia associated with wild legumes native to Xinjiang, China. </w:t>
      </w:r>
      <w:r w:rsidRPr="00591357">
        <w:rPr>
          <w:i/>
          <w:iCs/>
          <w:sz w:val="20"/>
          <w:szCs w:val="20"/>
        </w:rPr>
        <w:t>Systematic and Applied Microbiology</w:t>
      </w:r>
      <w:r w:rsidRPr="00591357">
        <w:rPr>
          <w:sz w:val="20"/>
          <w:szCs w:val="20"/>
        </w:rPr>
        <w:t xml:space="preserve">, </w:t>
      </w:r>
      <w:r w:rsidRPr="00591357">
        <w:rPr>
          <w:i/>
          <w:iCs/>
          <w:sz w:val="20"/>
          <w:szCs w:val="20"/>
        </w:rPr>
        <w:t>31</w:t>
      </w:r>
      <w:r w:rsidRPr="00591357">
        <w:rPr>
          <w:sz w:val="20"/>
          <w:szCs w:val="20"/>
        </w:rPr>
        <w:t>(4), 287–301. https://doi.org/10.1016/j.syapm.2008.04.004</w:t>
      </w:r>
    </w:p>
    <w:p w14:paraId="6B2F225F" w14:textId="77777777" w:rsidR="00591357" w:rsidRPr="00591357" w:rsidRDefault="00591357" w:rsidP="00591357">
      <w:pPr>
        <w:pStyle w:val="NormalWeb"/>
        <w:ind w:left="480" w:hanging="480"/>
        <w:rPr>
          <w:sz w:val="20"/>
          <w:szCs w:val="20"/>
        </w:rPr>
      </w:pPr>
      <w:r w:rsidRPr="00591357">
        <w:rPr>
          <w:sz w:val="20"/>
          <w:szCs w:val="20"/>
        </w:rPr>
        <w:t xml:space="preserve">Han, T. X., Wang, E. T., Wu, L. J., Chen, W. F., Gu, J. G., Gu, C. T., … Chen, W. X. (2008). Rhizobium multihospitium sp. nov., isolated from multiple legume species native of Xinjiang, China.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58</w:t>
      </w:r>
      <w:r w:rsidRPr="00591357">
        <w:rPr>
          <w:sz w:val="20"/>
          <w:szCs w:val="20"/>
        </w:rPr>
        <w:t>(7), 1693–1699. https://doi.org/10.1099/ijs.0.65568-0</w:t>
      </w:r>
    </w:p>
    <w:p w14:paraId="0A467D9E" w14:textId="77777777" w:rsidR="00591357" w:rsidRPr="00591357" w:rsidRDefault="00591357" w:rsidP="00591357">
      <w:pPr>
        <w:pStyle w:val="NormalWeb"/>
        <w:ind w:left="480" w:hanging="480"/>
        <w:rPr>
          <w:sz w:val="20"/>
          <w:szCs w:val="20"/>
        </w:rPr>
      </w:pPr>
      <w:r w:rsidRPr="00591357">
        <w:rPr>
          <w:sz w:val="20"/>
          <w:szCs w:val="20"/>
        </w:rPr>
        <w:t xml:space="preserve">Hassen, A. I., Bopape, F. L., Habig, J., &amp; Lamprecht, S. C. (2012). Nodulation of rooibos (Aspalathus linearis Burm. f.), an indigenous South African legume, by members of both the α-Proteobacteria and β-Proteobacteria. </w:t>
      </w:r>
      <w:r w:rsidRPr="00591357">
        <w:rPr>
          <w:i/>
          <w:iCs/>
          <w:sz w:val="20"/>
          <w:szCs w:val="20"/>
        </w:rPr>
        <w:t>Biology and Fertility of Soils</w:t>
      </w:r>
      <w:r w:rsidRPr="00591357">
        <w:rPr>
          <w:sz w:val="20"/>
          <w:szCs w:val="20"/>
        </w:rPr>
        <w:t xml:space="preserve">, </w:t>
      </w:r>
      <w:r w:rsidRPr="00591357">
        <w:rPr>
          <w:i/>
          <w:iCs/>
          <w:sz w:val="20"/>
          <w:szCs w:val="20"/>
        </w:rPr>
        <w:t>48</w:t>
      </w:r>
      <w:r w:rsidRPr="00591357">
        <w:rPr>
          <w:sz w:val="20"/>
          <w:szCs w:val="20"/>
        </w:rPr>
        <w:t>(3), 295–303. https://doi.org/10.1007/s00374-011-0628-3</w:t>
      </w:r>
    </w:p>
    <w:p w14:paraId="4D4DC77A" w14:textId="77777777" w:rsidR="00591357" w:rsidRPr="00591357" w:rsidRDefault="00591357" w:rsidP="00591357">
      <w:pPr>
        <w:pStyle w:val="NormalWeb"/>
        <w:ind w:left="480" w:hanging="480"/>
        <w:rPr>
          <w:sz w:val="20"/>
          <w:szCs w:val="20"/>
        </w:rPr>
      </w:pPr>
      <w:r w:rsidRPr="00591357">
        <w:rPr>
          <w:sz w:val="20"/>
          <w:szCs w:val="20"/>
        </w:rPr>
        <w:t xml:space="preserve">Haukka, K., &amp; Lindström, K. (1994). Pulsed-field gel electrophoresis for genotypic comparison of Rhizobium bacteria that nodulate leguminous trees. </w:t>
      </w:r>
      <w:r w:rsidRPr="00591357">
        <w:rPr>
          <w:i/>
          <w:iCs/>
          <w:sz w:val="20"/>
          <w:szCs w:val="20"/>
        </w:rPr>
        <w:t>FEMS Microbiology Letters</w:t>
      </w:r>
      <w:r w:rsidRPr="00591357">
        <w:rPr>
          <w:sz w:val="20"/>
          <w:szCs w:val="20"/>
        </w:rPr>
        <w:t xml:space="preserve">, </w:t>
      </w:r>
      <w:r w:rsidRPr="00591357">
        <w:rPr>
          <w:i/>
          <w:iCs/>
          <w:sz w:val="20"/>
          <w:szCs w:val="20"/>
        </w:rPr>
        <w:t>119</w:t>
      </w:r>
      <w:r w:rsidRPr="00591357">
        <w:rPr>
          <w:sz w:val="20"/>
          <w:szCs w:val="20"/>
        </w:rPr>
        <w:t>(1–2), 215–220. https://doi.org/10.1111/j.1574-6968.1994.tb06891.x</w:t>
      </w:r>
    </w:p>
    <w:p w14:paraId="3BEA6C30" w14:textId="77777777" w:rsidR="00591357" w:rsidRPr="00591357" w:rsidRDefault="00591357" w:rsidP="00591357">
      <w:pPr>
        <w:pStyle w:val="NormalWeb"/>
        <w:ind w:left="480" w:hanging="480"/>
        <w:rPr>
          <w:sz w:val="20"/>
          <w:szCs w:val="20"/>
        </w:rPr>
      </w:pPr>
      <w:r w:rsidRPr="00591357">
        <w:rPr>
          <w:sz w:val="20"/>
          <w:szCs w:val="20"/>
        </w:rPr>
        <w:t xml:space="preserve">Haukka, K., Lindström, K., &amp; Young, J. P. W. (1998). Three phylogenetic groups of nodA and nifH genes in Sinorhizobium and Mesorhizobium isolates from leguminous trees growing in Africa and Latin America. </w:t>
      </w:r>
      <w:r w:rsidRPr="00591357">
        <w:rPr>
          <w:i/>
          <w:iCs/>
          <w:sz w:val="20"/>
          <w:szCs w:val="20"/>
        </w:rPr>
        <w:t>Applied and Environmental Microbiology</w:t>
      </w:r>
      <w:r w:rsidRPr="00591357">
        <w:rPr>
          <w:sz w:val="20"/>
          <w:szCs w:val="20"/>
        </w:rPr>
        <w:t xml:space="preserve">, </w:t>
      </w:r>
      <w:r w:rsidRPr="00591357">
        <w:rPr>
          <w:i/>
          <w:iCs/>
          <w:sz w:val="20"/>
          <w:szCs w:val="20"/>
        </w:rPr>
        <w:t>64</w:t>
      </w:r>
      <w:r w:rsidRPr="00591357">
        <w:rPr>
          <w:sz w:val="20"/>
          <w:szCs w:val="20"/>
        </w:rPr>
        <w:t>(2), 419–426.</w:t>
      </w:r>
    </w:p>
    <w:p w14:paraId="2B453140" w14:textId="77777777" w:rsidR="00591357" w:rsidRPr="00591357" w:rsidRDefault="00591357" w:rsidP="00591357">
      <w:pPr>
        <w:pStyle w:val="NormalWeb"/>
        <w:ind w:left="480" w:hanging="480"/>
        <w:rPr>
          <w:sz w:val="20"/>
          <w:szCs w:val="20"/>
        </w:rPr>
      </w:pPr>
      <w:r w:rsidRPr="00591357">
        <w:rPr>
          <w:sz w:val="20"/>
          <w:szCs w:val="20"/>
        </w:rPr>
        <w:t xml:space="preserve">Hoppe, T., Peters, K., &amp; Schmidt, F. (2011). Methylobacterium bullatum sp. nov., a methylotrophic bacterium isolated from Funaria hygrometrica. </w:t>
      </w:r>
      <w:r w:rsidRPr="00591357">
        <w:rPr>
          <w:i/>
          <w:iCs/>
          <w:sz w:val="20"/>
          <w:szCs w:val="20"/>
        </w:rPr>
        <w:t>Systematic and Applied Microbiology</w:t>
      </w:r>
      <w:r w:rsidRPr="00591357">
        <w:rPr>
          <w:sz w:val="20"/>
          <w:szCs w:val="20"/>
        </w:rPr>
        <w:t xml:space="preserve">, </w:t>
      </w:r>
      <w:r w:rsidRPr="00591357">
        <w:rPr>
          <w:i/>
          <w:iCs/>
          <w:sz w:val="20"/>
          <w:szCs w:val="20"/>
        </w:rPr>
        <w:t>34</w:t>
      </w:r>
      <w:r w:rsidRPr="00591357">
        <w:rPr>
          <w:sz w:val="20"/>
          <w:szCs w:val="20"/>
        </w:rPr>
        <w:t>(7), 482–486. https://doi.org/10.1016/j.syapm.2010.12.005</w:t>
      </w:r>
    </w:p>
    <w:p w14:paraId="187F267D" w14:textId="77777777" w:rsidR="00591357" w:rsidRPr="00591357" w:rsidRDefault="00591357" w:rsidP="00591357">
      <w:pPr>
        <w:pStyle w:val="NormalWeb"/>
        <w:ind w:left="480" w:hanging="480"/>
        <w:rPr>
          <w:sz w:val="20"/>
          <w:szCs w:val="20"/>
        </w:rPr>
      </w:pPr>
      <w:r w:rsidRPr="00591357">
        <w:rPr>
          <w:sz w:val="20"/>
          <w:szCs w:val="20"/>
        </w:rPr>
        <w:t xml:space="preserve">Hoque, M. S., Broadhurst, L. M., &amp; Thrall, P. H. (2011). Genetic characterization of root-nodule bacteria associated with Acacia salicina and A. stenophylla (Mimosaceae) across south-eastern Australia.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61</w:t>
      </w:r>
      <w:r w:rsidRPr="00591357">
        <w:rPr>
          <w:sz w:val="20"/>
          <w:szCs w:val="20"/>
        </w:rPr>
        <w:t>(2), 299–309. https://doi.org/10.1099/ijs.0.021014-0</w:t>
      </w:r>
    </w:p>
    <w:p w14:paraId="60F452C3" w14:textId="77777777" w:rsidR="00591357" w:rsidRPr="00591357" w:rsidRDefault="00591357" w:rsidP="00591357">
      <w:pPr>
        <w:pStyle w:val="NormalWeb"/>
        <w:ind w:left="480" w:hanging="480"/>
        <w:rPr>
          <w:sz w:val="20"/>
          <w:szCs w:val="20"/>
        </w:rPr>
      </w:pPr>
      <w:r w:rsidRPr="00591357">
        <w:rPr>
          <w:sz w:val="20"/>
          <w:szCs w:val="20"/>
        </w:rPr>
        <w:t xml:space="preserve">Hou, B. C., Wang, E. T., Li, Y., Jia, R. Z., Chen, W. F., Man, C. X., … Chen, W. X. (2009). Rhizobial resource associated with epidemic legumes in tibet. </w:t>
      </w:r>
      <w:r w:rsidRPr="00591357">
        <w:rPr>
          <w:i/>
          <w:iCs/>
          <w:sz w:val="20"/>
          <w:szCs w:val="20"/>
        </w:rPr>
        <w:t>Microbial Ecology</w:t>
      </w:r>
      <w:r w:rsidRPr="00591357">
        <w:rPr>
          <w:sz w:val="20"/>
          <w:szCs w:val="20"/>
        </w:rPr>
        <w:t xml:space="preserve">, </w:t>
      </w:r>
      <w:r w:rsidRPr="00591357">
        <w:rPr>
          <w:i/>
          <w:iCs/>
          <w:sz w:val="20"/>
          <w:szCs w:val="20"/>
        </w:rPr>
        <w:t>57</w:t>
      </w:r>
      <w:r w:rsidRPr="00591357">
        <w:rPr>
          <w:sz w:val="20"/>
          <w:szCs w:val="20"/>
        </w:rPr>
        <w:t>(1), 69–81. https://doi.org/10.1007/s00248-008-9397-4</w:t>
      </w:r>
    </w:p>
    <w:p w14:paraId="1817FC60" w14:textId="77777777" w:rsidR="00591357" w:rsidRPr="00591357" w:rsidRDefault="00591357" w:rsidP="00591357">
      <w:pPr>
        <w:pStyle w:val="NormalWeb"/>
        <w:ind w:left="480" w:hanging="480"/>
        <w:rPr>
          <w:sz w:val="20"/>
          <w:szCs w:val="20"/>
        </w:rPr>
      </w:pPr>
      <w:r w:rsidRPr="00591357">
        <w:rPr>
          <w:sz w:val="20"/>
          <w:szCs w:val="20"/>
        </w:rPr>
        <w:t xml:space="preserve">Howieson, J. G., Loi, A., &amp; Carr, S. J. (1995). Biserrula pelecinus L.-a legume pasture species with potential for acid, duplex soils which is nodulated by unique root-nodule bacteria. </w:t>
      </w:r>
      <w:r w:rsidRPr="00591357">
        <w:rPr>
          <w:i/>
          <w:iCs/>
          <w:sz w:val="20"/>
          <w:szCs w:val="20"/>
        </w:rPr>
        <w:t>Australian Journal of Agricultural Research</w:t>
      </w:r>
      <w:r w:rsidRPr="00591357">
        <w:rPr>
          <w:sz w:val="20"/>
          <w:szCs w:val="20"/>
        </w:rPr>
        <w:t xml:space="preserve">, </w:t>
      </w:r>
      <w:r w:rsidRPr="00591357">
        <w:rPr>
          <w:i/>
          <w:iCs/>
          <w:sz w:val="20"/>
          <w:szCs w:val="20"/>
        </w:rPr>
        <w:t>46</w:t>
      </w:r>
      <w:r w:rsidRPr="00591357">
        <w:rPr>
          <w:sz w:val="20"/>
          <w:szCs w:val="20"/>
        </w:rPr>
        <w:t>(5), 997–1009. https://doi.org/10.1071/AR9950997</w:t>
      </w:r>
    </w:p>
    <w:p w14:paraId="6B39BA2D" w14:textId="77777777" w:rsidR="00591357" w:rsidRPr="00591357" w:rsidRDefault="00591357" w:rsidP="00591357">
      <w:pPr>
        <w:pStyle w:val="NormalWeb"/>
        <w:ind w:left="480" w:hanging="480"/>
        <w:rPr>
          <w:sz w:val="20"/>
          <w:szCs w:val="20"/>
        </w:rPr>
      </w:pPr>
      <w:r w:rsidRPr="00591357">
        <w:rPr>
          <w:sz w:val="20"/>
          <w:szCs w:val="20"/>
        </w:rPr>
        <w:lastRenderedPageBreak/>
        <w:t xml:space="preserve">Howieson, J. G., De Meyer, S. E., Vivas-Marfisi, A., Ratnayake, S., Ardley, J. K., &amp; Yates, R. J. (2013). Novel Burkholderia bacteria isolated from Lebeckia ambigua - A perennial suffrutescent legume of the fynbos. </w:t>
      </w:r>
      <w:r w:rsidRPr="00591357">
        <w:rPr>
          <w:i/>
          <w:iCs/>
          <w:sz w:val="20"/>
          <w:szCs w:val="20"/>
        </w:rPr>
        <w:t>Soil Biology and Biochemistry</w:t>
      </w:r>
      <w:r w:rsidRPr="00591357">
        <w:rPr>
          <w:sz w:val="20"/>
          <w:szCs w:val="20"/>
        </w:rPr>
        <w:t xml:space="preserve">, </w:t>
      </w:r>
      <w:r w:rsidRPr="00591357">
        <w:rPr>
          <w:i/>
          <w:iCs/>
          <w:sz w:val="20"/>
          <w:szCs w:val="20"/>
        </w:rPr>
        <w:t>60</w:t>
      </w:r>
      <w:r w:rsidRPr="00591357">
        <w:rPr>
          <w:sz w:val="20"/>
          <w:szCs w:val="20"/>
        </w:rPr>
        <w:t>, 55–64. https://doi.org/10.1016/j.soilbio.2013.01.009</w:t>
      </w:r>
    </w:p>
    <w:p w14:paraId="20A83F3E" w14:textId="77777777" w:rsidR="00591357" w:rsidRPr="00591357" w:rsidRDefault="00591357" w:rsidP="00591357">
      <w:pPr>
        <w:pStyle w:val="NormalWeb"/>
        <w:ind w:left="480" w:hanging="480"/>
        <w:rPr>
          <w:sz w:val="20"/>
          <w:szCs w:val="20"/>
        </w:rPr>
      </w:pPr>
      <w:r w:rsidRPr="00591357">
        <w:rPr>
          <w:sz w:val="20"/>
          <w:szCs w:val="20"/>
        </w:rPr>
        <w:t xml:space="preserve">Hung, M. H., Bhagwath, A. A., Shen, F. T., Devasya, R. P., &amp; Young, C. C. (2005). Indigenous rhizobia associated with native shrubby legumes in Taiwan. </w:t>
      </w:r>
      <w:r w:rsidRPr="00591357">
        <w:rPr>
          <w:i/>
          <w:iCs/>
          <w:sz w:val="20"/>
          <w:szCs w:val="20"/>
        </w:rPr>
        <w:t>Pedobiologia</w:t>
      </w:r>
      <w:r w:rsidRPr="00591357">
        <w:rPr>
          <w:sz w:val="20"/>
          <w:szCs w:val="20"/>
        </w:rPr>
        <w:t xml:space="preserve">, </w:t>
      </w:r>
      <w:r w:rsidRPr="00591357">
        <w:rPr>
          <w:i/>
          <w:iCs/>
          <w:sz w:val="20"/>
          <w:szCs w:val="20"/>
        </w:rPr>
        <w:t>49</w:t>
      </w:r>
      <w:r w:rsidRPr="00591357">
        <w:rPr>
          <w:sz w:val="20"/>
          <w:szCs w:val="20"/>
        </w:rPr>
        <w:t>(6), 577–584. https://doi.org/10.1016/j.pedobi.2005.06.002</w:t>
      </w:r>
    </w:p>
    <w:p w14:paraId="718F00C4" w14:textId="77777777" w:rsidR="00591357" w:rsidRPr="00591357" w:rsidRDefault="00591357" w:rsidP="00591357">
      <w:pPr>
        <w:pStyle w:val="NormalWeb"/>
        <w:ind w:left="480" w:hanging="480"/>
        <w:rPr>
          <w:sz w:val="20"/>
          <w:szCs w:val="20"/>
        </w:rPr>
      </w:pPr>
      <w:r w:rsidRPr="00591357">
        <w:rPr>
          <w:sz w:val="20"/>
          <w:szCs w:val="20"/>
        </w:rPr>
        <w:t>Idris Hassen, A., Lebogang Bopape, F., &amp; Trytsman, M. (2014). Nodulation Study and Characterization of Rhizobial</w:t>
      </w:r>
      <w:r w:rsidRPr="00591357">
        <w:rPr>
          <w:i/>
          <w:iCs/>
          <w:sz w:val="20"/>
          <w:szCs w:val="20"/>
        </w:rPr>
        <w:t xml:space="preserve"> </w:t>
      </w:r>
      <w:r w:rsidRPr="00591357">
        <w:rPr>
          <w:sz w:val="20"/>
          <w:szCs w:val="20"/>
        </w:rPr>
        <w:t xml:space="preserve">Microsymbionts of Forage and Pasture Legumes in South Africa. </w:t>
      </w:r>
      <w:r w:rsidRPr="00591357">
        <w:rPr>
          <w:i/>
          <w:iCs/>
          <w:sz w:val="20"/>
          <w:szCs w:val="20"/>
        </w:rPr>
        <w:t>World Journal of Agricultural Research</w:t>
      </w:r>
      <w:r w:rsidRPr="00591357">
        <w:rPr>
          <w:sz w:val="20"/>
          <w:szCs w:val="20"/>
        </w:rPr>
        <w:t xml:space="preserve">, </w:t>
      </w:r>
      <w:r w:rsidRPr="00591357">
        <w:rPr>
          <w:i/>
          <w:iCs/>
          <w:sz w:val="20"/>
          <w:szCs w:val="20"/>
        </w:rPr>
        <w:t>2</w:t>
      </w:r>
      <w:r w:rsidRPr="00591357">
        <w:rPr>
          <w:sz w:val="20"/>
          <w:szCs w:val="20"/>
        </w:rPr>
        <w:t>(3), 93–100. https://doi.org/10.12691/wjar-2-3-2</w:t>
      </w:r>
    </w:p>
    <w:p w14:paraId="161D57D7" w14:textId="77777777" w:rsidR="00591357" w:rsidRPr="00591357" w:rsidRDefault="00591357" w:rsidP="00591357">
      <w:pPr>
        <w:pStyle w:val="NormalWeb"/>
        <w:ind w:left="480" w:hanging="480"/>
        <w:rPr>
          <w:sz w:val="20"/>
          <w:szCs w:val="20"/>
        </w:rPr>
      </w:pPr>
      <w:r w:rsidRPr="00591357">
        <w:rPr>
          <w:sz w:val="20"/>
          <w:szCs w:val="20"/>
        </w:rPr>
        <w:t xml:space="preserve">Iglesias, O., Rivas, R., García-Fraile, P., Abril, A., Mateos, P. F., Martinez-Molina, E., &amp; Velázquez, E. (2007). Genetic characterization of fast-growing rhizobia able to nodulate Prosopis alba in North Spain. </w:t>
      </w:r>
      <w:r w:rsidRPr="00591357">
        <w:rPr>
          <w:i/>
          <w:iCs/>
          <w:sz w:val="20"/>
          <w:szCs w:val="20"/>
        </w:rPr>
        <w:t>FEMS Microbiology Letters</w:t>
      </w:r>
      <w:r w:rsidRPr="00591357">
        <w:rPr>
          <w:sz w:val="20"/>
          <w:szCs w:val="20"/>
        </w:rPr>
        <w:t xml:space="preserve">, </w:t>
      </w:r>
      <w:r w:rsidRPr="00591357">
        <w:rPr>
          <w:i/>
          <w:iCs/>
          <w:sz w:val="20"/>
          <w:szCs w:val="20"/>
        </w:rPr>
        <w:t>277</w:t>
      </w:r>
      <w:r w:rsidRPr="00591357">
        <w:rPr>
          <w:sz w:val="20"/>
          <w:szCs w:val="20"/>
        </w:rPr>
        <w:t>(2), 210–216. https://doi.org/10.1111/j.1574-6968.2007.00968.x</w:t>
      </w:r>
    </w:p>
    <w:p w14:paraId="7EBF97A9" w14:textId="77777777" w:rsidR="00591357" w:rsidRPr="00591357" w:rsidRDefault="00591357" w:rsidP="00591357">
      <w:pPr>
        <w:pStyle w:val="NormalWeb"/>
        <w:ind w:left="480" w:hanging="480"/>
        <w:rPr>
          <w:sz w:val="20"/>
          <w:szCs w:val="20"/>
        </w:rPr>
      </w:pPr>
      <w:r w:rsidRPr="00591357">
        <w:rPr>
          <w:sz w:val="20"/>
          <w:szCs w:val="20"/>
        </w:rPr>
        <w:t xml:space="preserve">Irisarri, P., Milnitsky, F., Monza, J., &amp; Bedmar, E. J. (1996). Characterization of rhizobia nodulating Lotus subbiflorus from Uruguayan soils. </w:t>
      </w:r>
      <w:r w:rsidRPr="00591357">
        <w:rPr>
          <w:i/>
          <w:iCs/>
          <w:sz w:val="20"/>
          <w:szCs w:val="20"/>
        </w:rPr>
        <w:t>Plant and Soil</w:t>
      </w:r>
      <w:r w:rsidRPr="00591357">
        <w:rPr>
          <w:sz w:val="20"/>
          <w:szCs w:val="20"/>
        </w:rPr>
        <w:t xml:space="preserve">, </w:t>
      </w:r>
      <w:r w:rsidRPr="00591357">
        <w:rPr>
          <w:i/>
          <w:iCs/>
          <w:sz w:val="20"/>
          <w:szCs w:val="20"/>
        </w:rPr>
        <w:t>180</w:t>
      </w:r>
      <w:r w:rsidRPr="00591357">
        <w:rPr>
          <w:sz w:val="20"/>
          <w:szCs w:val="20"/>
        </w:rPr>
        <w:t>(1), 39–47. https://doi.org/10.1007/BF00015409</w:t>
      </w:r>
    </w:p>
    <w:p w14:paraId="172A3651" w14:textId="77777777" w:rsidR="00591357" w:rsidRPr="00591357" w:rsidRDefault="00591357" w:rsidP="00591357">
      <w:pPr>
        <w:pStyle w:val="NormalWeb"/>
        <w:ind w:left="480" w:hanging="480"/>
        <w:rPr>
          <w:sz w:val="20"/>
          <w:szCs w:val="20"/>
        </w:rPr>
      </w:pPr>
      <w:r w:rsidRPr="00591357">
        <w:rPr>
          <w:sz w:val="20"/>
          <w:szCs w:val="20"/>
        </w:rPr>
        <w:t xml:space="preserve">Jaftha, J. B., Strijdom, B. W., &amp; Steyn, P. L. (2002). Characterization of pigmented methylotrophic bacteria which nodulate Lotononis bainesii. </w:t>
      </w:r>
      <w:r w:rsidRPr="00591357">
        <w:rPr>
          <w:i/>
          <w:iCs/>
          <w:sz w:val="20"/>
          <w:szCs w:val="20"/>
        </w:rPr>
        <w:t>Systematic and Applied Microbiology</w:t>
      </w:r>
      <w:r w:rsidRPr="00591357">
        <w:rPr>
          <w:sz w:val="20"/>
          <w:szCs w:val="20"/>
        </w:rPr>
        <w:t xml:space="preserve">, </w:t>
      </w:r>
      <w:r w:rsidRPr="00591357">
        <w:rPr>
          <w:i/>
          <w:iCs/>
          <w:sz w:val="20"/>
          <w:szCs w:val="20"/>
        </w:rPr>
        <w:t>25</w:t>
      </w:r>
      <w:r w:rsidRPr="00591357">
        <w:rPr>
          <w:sz w:val="20"/>
          <w:szCs w:val="20"/>
        </w:rPr>
        <w:t>(3), 440–449. https://doi.org/10.1078/0723-2020-00124</w:t>
      </w:r>
    </w:p>
    <w:p w14:paraId="49728815" w14:textId="77777777" w:rsidR="00591357" w:rsidRPr="00591357" w:rsidRDefault="00591357" w:rsidP="00591357">
      <w:pPr>
        <w:pStyle w:val="NormalWeb"/>
        <w:ind w:left="480" w:hanging="480"/>
        <w:rPr>
          <w:sz w:val="20"/>
          <w:szCs w:val="20"/>
        </w:rPr>
      </w:pPr>
      <w:r w:rsidRPr="00591357">
        <w:rPr>
          <w:sz w:val="20"/>
          <w:szCs w:val="20"/>
        </w:rPr>
        <w:t xml:space="preserve">Jarabo-Lorenzo, A., Pérez-Galdona, R., Donate-Correa, J., Rivas, R., Velázquez, E., Hernández, M., … León-Barrios, M. (2003). Genetic Diversity of Bradyrhizobial Populations from Diverse Geographic Origins that Nodulate Lupinus spp. and Ornithopus spp. </w:t>
      </w:r>
      <w:r w:rsidRPr="00591357">
        <w:rPr>
          <w:i/>
          <w:iCs/>
          <w:sz w:val="20"/>
          <w:szCs w:val="20"/>
        </w:rPr>
        <w:t>Systematic and Applied Microbiology</w:t>
      </w:r>
      <w:r w:rsidRPr="00591357">
        <w:rPr>
          <w:sz w:val="20"/>
          <w:szCs w:val="20"/>
        </w:rPr>
        <w:t xml:space="preserve">, </w:t>
      </w:r>
      <w:r w:rsidRPr="00591357">
        <w:rPr>
          <w:i/>
          <w:iCs/>
          <w:sz w:val="20"/>
          <w:szCs w:val="20"/>
        </w:rPr>
        <w:t>26</w:t>
      </w:r>
      <w:r w:rsidRPr="00591357">
        <w:rPr>
          <w:sz w:val="20"/>
          <w:szCs w:val="20"/>
        </w:rPr>
        <w:t>(4), 611–623. https://doi.org/10.1078/072320203770865927</w:t>
      </w:r>
    </w:p>
    <w:p w14:paraId="49DB727B" w14:textId="77777777" w:rsidR="00591357" w:rsidRPr="00591357" w:rsidRDefault="00591357" w:rsidP="00591357">
      <w:pPr>
        <w:pStyle w:val="NormalWeb"/>
        <w:ind w:left="480" w:hanging="480"/>
        <w:rPr>
          <w:sz w:val="20"/>
          <w:szCs w:val="20"/>
        </w:rPr>
      </w:pPr>
      <w:r w:rsidRPr="00591357">
        <w:rPr>
          <w:sz w:val="20"/>
          <w:szCs w:val="20"/>
        </w:rPr>
        <w:t xml:space="preserve">Kalita, M., &amp; Małek, W. (2004). Phenotypic and genomic characteristics of rhizobia isolated from Genista tinctoria root nodules. </w:t>
      </w:r>
      <w:r w:rsidRPr="00591357">
        <w:rPr>
          <w:i/>
          <w:iCs/>
          <w:sz w:val="20"/>
          <w:szCs w:val="20"/>
        </w:rPr>
        <w:t>Systematic and Applied Microbiology</w:t>
      </w:r>
      <w:r w:rsidRPr="00591357">
        <w:rPr>
          <w:sz w:val="20"/>
          <w:szCs w:val="20"/>
        </w:rPr>
        <w:t xml:space="preserve">, </w:t>
      </w:r>
      <w:r w:rsidRPr="00591357">
        <w:rPr>
          <w:i/>
          <w:iCs/>
          <w:sz w:val="20"/>
          <w:szCs w:val="20"/>
        </w:rPr>
        <w:t>27</w:t>
      </w:r>
      <w:r w:rsidRPr="00591357">
        <w:rPr>
          <w:sz w:val="20"/>
          <w:szCs w:val="20"/>
        </w:rPr>
        <w:t>(6), 707–715. https://doi.org/10.1078/0723202042369965</w:t>
      </w:r>
    </w:p>
    <w:p w14:paraId="02C3C542" w14:textId="77777777" w:rsidR="00591357" w:rsidRPr="00591357" w:rsidRDefault="00591357" w:rsidP="00591357">
      <w:pPr>
        <w:pStyle w:val="NormalWeb"/>
        <w:ind w:left="480" w:hanging="480"/>
        <w:rPr>
          <w:sz w:val="20"/>
          <w:szCs w:val="20"/>
        </w:rPr>
      </w:pPr>
      <w:r w:rsidRPr="00591357">
        <w:rPr>
          <w:sz w:val="20"/>
          <w:szCs w:val="20"/>
        </w:rPr>
        <w:t xml:space="preserve">Kan, F. L., Chen, Z. Y., Wang, E. T., Tian, C. F., Sui, X. H., &amp; Chen, W. X. (2007). Characterization of symbiotic and endophytic bacteria isolated from root nodules of herbaceous legumes grown in Qinghai-Tibet plateau and in other zones of China. </w:t>
      </w:r>
      <w:r w:rsidRPr="00591357">
        <w:rPr>
          <w:i/>
          <w:iCs/>
          <w:sz w:val="20"/>
          <w:szCs w:val="20"/>
        </w:rPr>
        <w:t>Archives of Microbiology</w:t>
      </w:r>
      <w:r w:rsidRPr="00591357">
        <w:rPr>
          <w:sz w:val="20"/>
          <w:szCs w:val="20"/>
        </w:rPr>
        <w:t xml:space="preserve">, </w:t>
      </w:r>
      <w:r w:rsidRPr="00591357">
        <w:rPr>
          <w:i/>
          <w:iCs/>
          <w:sz w:val="20"/>
          <w:szCs w:val="20"/>
        </w:rPr>
        <w:t>188</w:t>
      </w:r>
      <w:r w:rsidRPr="00591357">
        <w:rPr>
          <w:sz w:val="20"/>
          <w:szCs w:val="20"/>
        </w:rPr>
        <w:t>(2), 103–115. https://doi.org/10.1007/s00203-007-0211-3</w:t>
      </w:r>
    </w:p>
    <w:p w14:paraId="2B733006" w14:textId="77777777" w:rsidR="00591357" w:rsidRPr="00591357" w:rsidRDefault="00591357" w:rsidP="00591357">
      <w:pPr>
        <w:pStyle w:val="NormalWeb"/>
        <w:ind w:left="480" w:hanging="480"/>
        <w:rPr>
          <w:sz w:val="20"/>
          <w:szCs w:val="20"/>
        </w:rPr>
      </w:pPr>
      <w:r w:rsidRPr="00591357">
        <w:rPr>
          <w:sz w:val="20"/>
          <w:szCs w:val="20"/>
        </w:rPr>
        <w:t xml:space="preserve">Kang, J. W., Song, J., Doty, S. L., &amp; Lee, D. K. (2013). Diversity of rhizobia associated with leguminous trees growing in South Korea. </w:t>
      </w:r>
      <w:r w:rsidRPr="00591357">
        <w:rPr>
          <w:i/>
          <w:iCs/>
          <w:sz w:val="20"/>
          <w:szCs w:val="20"/>
        </w:rPr>
        <w:t>Journal of Basic Microbiology</w:t>
      </w:r>
      <w:r w:rsidRPr="00591357">
        <w:rPr>
          <w:sz w:val="20"/>
          <w:szCs w:val="20"/>
        </w:rPr>
        <w:t xml:space="preserve">, </w:t>
      </w:r>
      <w:r w:rsidRPr="00591357">
        <w:rPr>
          <w:i/>
          <w:iCs/>
          <w:sz w:val="20"/>
          <w:szCs w:val="20"/>
        </w:rPr>
        <w:t>53</w:t>
      </w:r>
      <w:r w:rsidRPr="00591357">
        <w:rPr>
          <w:sz w:val="20"/>
          <w:szCs w:val="20"/>
        </w:rPr>
        <w:t>(3), 291–298. https://doi.org/10.1002/jobm.201100504</w:t>
      </w:r>
    </w:p>
    <w:p w14:paraId="7D060EC0" w14:textId="77777777" w:rsidR="00591357" w:rsidRPr="00591357" w:rsidRDefault="00591357" w:rsidP="00591357">
      <w:pPr>
        <w:pStyle w:val="NormalWeb"/>
        <w:ind w:left="480" w:hanging="480"/>
        <w:rPr>
          <w:sz w:val="20"/>
          <w:szCs w:val="20"/>
        </w:rPr>
      </w:pPr>
      <w:r w:rsidRPr="00591357">
        <w:rPr>
          <w:sz w:val="20"/>
          <w:szCs w:val="20"/>
        </w:rPr>
        <w:t xml:space="preserve">Kanu, S. A., &amp; Dakora, F. D. (2012). Symbiotic nitrogen contribution and biodiversity of root-nodule bacteria nodulating Psoralea species in the Cape Fynbos, South Africa. </w:t>
      </w:r>
      <w:r w:rsidRPr="00591357">
        <w:rPr>
          <w:i/>
          <w:iCs/>
          <w:sz w:val="20"/>
          <w:szCs w:val="20"/>
        </w:rPr>
        <w:t>Soil Biology and Biochemistry</w:t>
      </w:r>
      <w:r w:rsidRPr="00591357">
        <w:rPr>
          <w:sz w:val="20"/>
          <w:szCs w:val="20"/>
        </w:rPr>
        <w:t xml:space="preserve">, </w:t>
      </w:r>
      <w:r w:rsidRPr="00591357">
        <w:rPr>
          <w:i/>
          <w:iCs/>
          <w:sz w:val="20"/>
          <w:szCs w:val="20"/>
        </w:rPr>
        <w:t>54</w:t>
      </w:r>
      <w:r w:rsidRPr="00591357">
        <w:rPr>
          <w:sz w:val="20"/>
          <w:szCs w:val="20"/>
        </w:rPr>
        <w:t>, 68–76. https://doi.org/10.1016/j.soilbio.2012.05.017</w:t>
      </w:r>
    </w:p>
    <w:p w14:paraId="6C70D1E9" w14:textId="77777777" w:rsidR="00591357" w:rsidRPr="00591357" w:rsidRDefault="00591357" w:rsidP="00591357">
      <w:pPr>
        <w:pStyle w:val="NormalWeb"/>
        <w:ind w:left="480" w:hanging="480"/>
        <w:rPr>
          <w:sz w:val="20"/>
          <w:szCs w:val="20"/>
        </w:rPr>
      </w:pPr>
      <w:r w:rsidRPr="00591357">
        <w:rPr>
          <w:sz w:val="20"/>
          <w:szCs w:val="20"/>
        </w:rPr>
        <w:t xml:space="preserve">Kaplan, D., Maymon, M., Agapakis, C. M., Lee, A., Wang, A., Prigge, B. A., … Hirsch, A. M. (2013). A survey of the microbial community in the rhizosphere of two dominant shrubs of the Negev Desert highlands, Zygophyllum dumosum (Zygophyllaceae) and Atriplex halimus (Amaranthaceae), using cultivation-dependent and cultivation-independent methods. </w:t>
      </w:r>
      <w:r w:rsidRPr="00591357">
        <w:rPr>
          <w:i/>
          <w:iCs/>
          <w:sz w:val="20"/>
          <w:szCs w:val="20"/>
        </w:rPr>
        <w:t>American Journal of Botany</w:t>
      </w:r>
      <w:r w:rsidRPr="00591357">
        <w:rPr>
          <w:sz w:val="20"/>
          <w:szCs w:val="20"/>
        </w:rPr>
        <w:t xml:space="preserve">, </w:t>
      </w:r>
      <w:r w:rsidRPr="00591357">
        <w:rPr>
          <w:i/>
          <w:iCs/>
          <w:sz w:val="20"/>
          <w:szCs w:val="20"/>
        </w:rPr>
        <w:t>100</w:t>
      </w:r>
      <w:r w:rsidRPr="00591357">
        <w:rPr>
          <w:sz w:val="20"/>
          <w:szCs w:val="20"/>
        </w:rPr>
        <w:t>(9), 1713–1725. https://doi.org/10.3732/ajb.1200615</w:t>
      </w:r>
    </w:p>
    <w:p w14:paraId="3F31C2B8" w14:textId="77777777" w:rsidR="00591357" w:rsidRPr="00591357" w:rsidRDefault="00591357" w:rsidP="00591357">
      <w:pPr>
        <w:pStyle w:val="NormalWeb"/>
        <w:ind w:left="480" w:hanging="480"/>
        <w:rPr>
          <w:sz w:val="20"/>
          <w:szCs w:val="20"/>
        </w:rPr>
      </w:pPr>
      <w:r w:rsidRPr="00591357">
        <w:rPr>
          <w:sz w:val="20"/>
          <w:szCs w:val="20"/>
        </w:rPr>
        <w:lastRenderedPageBreak/>
        <w:t xml:space="preserve">Khbaya, B., Neyra, M., Normand, P., Zerhari, K., &amp; Filali-Maltouf, A. (1998). Genetic diversity and phylogeny of rhizobia that nodulate Acacia spp. in Morocco assessed by analysis of rRNA genes. </w:t>
      </w:r>
      <w:r w:rsidRPr="00591357">
        <w:rPr>
          <w:i/>
          <w:iCs/>
          <w:sz w:val="20"/>
          <w:szCs w:val="20"/>
        </w:rPr>
        <w:t>Applied and Environmental Microbiology</w:t>
      </w:r>
      <w:r w:rsidRPr="00591357">
        <w:rPr>
          <w:sz w:val="20"/>
          <w:szCs w:val="20"/>
        </w:rPr>
        <w:t xml:space="preserve">, </w:t>
      </w:r>
      <w:r w:rsidRPr="00591357">
        <w:rPr>
          <w:i/>
          <w:iCs/>
          <w:sz w:val="20"/>
          <w:szCs w:val="20"/>
        </w:rPr>
        <w:t>64</w:t>
      </w:r>
      <w:r w:rsidRPr="00591357">
        <w:rPr>
          <w:sz w:val="20"/>
          <w:szCs w:val="20"/>
        </w:rPr>
        <w:t>(12), 4912–4917.</w:t>
      </w:r>
    </w:p>
    <w:p w14:paraId="7307D60C" w14:textId="77777777" w:rsidR="00591357" w:rsidRPr="00591357" w:rsidRDefault="00591357" w:rsidP="00591357">
      <w:pPr>
        <w:pStyle w:val="NormalWeb"/>
        <w:ind w:left="480" w:hanging="480"/>
        <w:rPr>
          <w:sz w:val="20"/>
          <w:szCs w:val="20"/>
        </w:rPr>
      </w:pPr>
      <w:r w:rsidRPr="00591357">
        <w:rPr>
          <w:sz w:val="20"/>
          <w:szCs w:val="20"/>
        </w:rPr>
        <w:t xml:space="preserve">Klonowska, A., Chaintreuil, C., Tisseyre, P., Miché, L., Melkonian, R., Ducousso, M., … Moulin, L. (2012). Biodiversity of Mimosa pudica rhizobial symbionts (Cupriavidus taiwanensis, Rhizobium mesoamericanum) in New Caledonia and their adaptation to heavy metal-rich soils. </w:t>
      </w:r>
      <w:r w:rsidRPr="00591357">
        <w:rPr>
          <w:i/>
          <w:iCs/>
          <w:sz w:val="20"/>
          <w:szCs w:val="20"/>
        </w:rPr>
        <w:t>FEMS Microbiology Ecology</w:t>
      </w:r>
      <w:r w:rsidRPr="00591357">
        <w:rPr>
          <w:sz w:val="20"/>
          <w:szCs w:val="20"/>
        </w:rPr>
        <w:t xml:space="preserve">, </w:t>
      </w:r>
      <w:r w:rsidRPr="00591357">
        <w:rPr>
          <w:i/>
          <w:iCs/>
          <w:sz w:val="20"/>
          <w:szCs w:val="20"/>
        </w:rPr>
        <w:t>81</w:t>
      </w:r>
      <w:r w:rsidRPr="00591357">
        <w:rPr>
          <w:sz w:val="20"/>
          <w:szCs w:val="20"/>
        </w:rPr>
        <w:t>(3), 618–635. https://doi.org/10.1111/j.1574-6941.2012.01393.x</w:t>
      </w:r>
    </w:p>
    <w:p w14:paraId="0EAB75F6" w14:textId="77777777" w:rsidR="00591357" w:rsidRPr="00591357" w:rsidRDefault="00591357" w:rsidP="00591357">
      <w:pPr>
        <w:pStyle w:val="NormalWeb"/>
        <w:ind w:left="480" w:hanging="480"/>
        <w:rPr>
          <w:sz w:val="20"/>
          <w:szCs w:val="20"/>
        </w:rPr>
      </w:pPr>
      <w:r w:rsidRPr="00591357">
        <w:rPr>
          <w:sz w:val="20"/>
          <w:szCs w:val="20"/>
        </w:rPr>
        <w:t xml:space="preserve">Kranthi Kumar, G., &amp; Raghu Ram, M. (2014). Phosphate Solubilizing Rhizobia Isolated from </w:t>
      </w:r>
      <w:r w:rsidRPr="00591357">
        <w:rPr>
          <w:i/>
          <w:iCs/>
          <w:sz w:val="20"/>
          <w:szCs w:val="20"/>
        </w:rPr>
        <w:t>Vigna trilobata</w:t>
      </w:r>
      <w:r w:rsidRPr="00591357">
        <w:rPr>
          <w:sz w:val="20"/>
          <w:szCs w:val="20"/>
        </w:rPr>
        <w:t xml:space="preserve">. </w:t>
      </w:r>
      <w:r w:rsidRPr="00591357">
        <w:rPr>
          <w:i/>
          <w:iCs/>
          <w:sz w:val="20"/>
          <w:szCs w:val="20"/>
        </w:rPr>
        <w:t>American Journal of Microbiological Research</w:t>
      </w:r>
      <w:r w:rsidRPr="00591357">
        <w:rPr>
          <w:sz w:val="20"/>
          <w:szCs w:val="20"/>
        </w:rPr>
        <w:t xml:space="preserve">, </w:t>
      </w:r>
      <w:r w:rsidRPr="00591357">
        <w:rPr>
          <w:i/>
          <w:iCs/>
          <w:sz w:val="20"/>
          <w:szCs w:val="20"/>
        </w:rPr>
        <w:t>2</w:t>
      </w:r>
      <w:r w:rsidRPr="00591357">
        <w:rPr>
          <w:sz w:val="20"/>
          <w:szCs w:val="20"/>
        </w:rPr>
        <w:t>(3), 105–109. https://doi.org/10.12691/ajmr-2-3-4</w:t>
      </w:r>
    </w:p>
    <w:p w14:paraId="62D90B8C" w14:textId="77777777" w:rsidR="00591357" w:rsidRPr="00591357" w:rsidRDefault="00591357" w:rsidP="00591357">
      <w:pPr>
        <w:pStyle w:val="NormalWeb"/>
        <w:ind w:left="480" w:hanging="480"/>
        <w:rPr>
          <w:sz w:val="20"/>
          <w:szCs w:val="20"/>
        </w:rPr>
      </w:pPr>
      <w:r w:rsidRPr="00591357">
        <w:rPr>
          <w:sz w:val="20"/>
          <w:szCs w:val="20"/>
        </w:rPr>
        <w:t xml:space="preserve">Krishnan, H. B., &amp; Chronis, D. (2008). Functional nodFE genes are present in Sinorhizobium sp. strain MUS10, a symbiont of the tropical legume Sesbania rostrata. </w:t>
      </w:r>
      <w:r w:rsidRPr="00591357">
        <w:rPr>
          <w:i/>
          <w:iCs/>
          <w:sz w:val="20"/>
          <w:szCs w:val="20"/>
        </w:rPr>
        <w:t>Applied and Environmental Microbiology</w:t>
      </w:r>
      <w:r w:rsidRPr="00591357">
        <w:rPr>
          <w:sz w:val="20"/>
          <w:szCs w:val="20"/>
        </w:rPr>
        <w:t xml:space="preserve">, </w:t>
      </w:r>
      <w:r w:rsidRPr="00591357">
        <w:rPr>
          <w:i/>
          <w:iCs/>
          <w:sz w:val="20"/>
          <w:szCs w:val="20"/>
        </w:rPr>
        <w:t>74</w:t>
      </w:r>
      <w:r w:rsidRPr="00591357">
        <w:rPr>
          <w:sz w:val="20"/>
          <w:szCs w:val="20"/>
        </w:rPr>
        <w:t>(9), 2921–2923. https://doi.org/10.1128/AEM.00075-08</w:t>
      </w:r>
    </w:p>
    <w:p w14:paraId="3B9CE801" w14:textId="77777777" w:rsidR="00591357" w:rsidRPr="00591357" w:rsidRDefault="00591357" w:rsidP="00591357">
      <w:pPr>
        <w:pStyle w:val="NormalWeb"/>
        <w:ind w:left="480" w:hanging="480"/>
        <w:rPr>
          <w:sz w:val="20"/>
          <w:szCs w:val="20"/>
        </w:rPr>
      </w:pPr>
      <w:r w:rsidRPr="00591357">
        <w:rPr>
          <w:sz w:val="20"/>
          <w:szCs w:val="20"/>
        </w:rPr>
        <w:t xml:space="preserve">Kumari B. S., Ram, M. R., &amp; Mallaiah, K. V. (2010). Studies on nodulation, biochemical analysis and protein profile ofRhizobium isolated from Indigofera species. </w:t>
      </w:r>
      <w:r w:rsidRPr="00591357">
        <w:rPr>
          <w:i/>
          <w:iCs/>
          <w:sz w:val="20"/>
          <w:szCs w:val="20"/>
        </w:rPr>
        <w:t>Malaysian Journal of Microbiology</w:t>
      </w:r>
      <w:r w:rsidRPr="00591357">
        <w:rPr>
          <w:sz w:val="20"/>
          <w:szCs w:val="20"/>
        </w:rPr>
        <w:t xml:space="preserve">, </w:t>
      </w:r>
      <w:r w:rsidRPr="00591357">
        <w:rPr>
          <w:i/>
          <w:iCs/>
          <w:sz w:val="20"/>
          <w:szCs w:val="20"/>
        </w:rPr>
        <w:t>6</w:t>
      </w:r>
      <w:r w:rsidRPr="00591357">
        <w:rPr>
          <w:sz w:val="20"/>
          <w:szCs w:val="20"/>
        </w:rPr>
        <w:t>(2), 133–139. https://doi.org/10.21161/mjm.20109</w:t>
      </w:r>
    </w:p>
    <w:p w14:paraId="0D7D48A8" w14:textId="77777777" w:rsidR="00591357" w:rsidRPr="00591357" w:rsidRDefault="00591357" w:rsidP="00591357">
      <w:pPr>
        <w:pStyle w:val="NormalWeb"/>
        <w:ind w:left="480" w:hanging="480"/>
        <w:rPr>
          <w:sz w:val="20"/>
          <w:szCs w:val="20"/>
        </w:rPr>
      </w:pPr>
      <w:r w:rsidRPr="00591357">
        <w:rPr>
          <w:sz w:val="20"/>
          <w:szCs w:val="20"/>
        </w:rPr>
        <w:t xml:space="preserve">Lafay, B., &amp; Burdon, J. J. (2001). Small-subunit rRNA genotyping of rhizobia nodulating Australian Acacia spp. </w:t>
      </w:r>
      <w:r w:rsidRPr="00591357">
        <w:rPr>
          <w:i/>
          <w:iCs/>
          <w:sz w:val="20"/>
          <w:szCs w:val="20"/>
        </w:rPr>
        <w:t>Applied and Environmental Microbiology</w:t>
      </w:r>
      <w:r w:rsidRPr="00591357">
        <w:rPr>
          <w:sz w:val="20"/>
          <w:szCs w:val="20"/>
        </w:rPr>
        <w:t xml:space="preserve">, </w:t>
      </w:r>
      <w:r w:rsidRPr="00591357">
        <w:rPr>
          <w:i/>
          <w:iCs/>
          <w:sz w:val="20"/>
          <w:szCs w:val="20"/>
        </w:rPr>
        <w:t>67</w:t>
      </w:r>
      <w:r w:rsidRPr="00591357">
        <w:rPr>
          <w:sz w:val="20"/>
          <w:szCs w:val="20"/>
        </w:rPr>
        <w:t>(1), 396–402. https://doi.org/10.1128/AEM.67.1.396-402.2001</w:t>
      </w:r>
    </w:p>
    <w:p w14:paraId="1A5903CA" w14:textId="77777777" w:rsidR="00591357" w:rsidRPr="00591357" w:rsidRDefault="00591357" w:rsidP="00591357">
      <w:pPr>
        <w:pStyle w:val="NormalWeb"/>
        <w:ind w:left="480" w:hanging="480"/>
        <w:rPr>
          <w:sz w:val="20"/>
          <w:szCs w:val="20"/>
        </w:rPr>
      </w:pPr>
      <w:r w:rsidRPr="00591357">
        <w:rPr>
          <w:sz w:val="20"/>
          <w:szCs w:val="20"/>
        </w:rPr>
        <w:t xml:space="preserve">Lafay, B., &amp; Burdon, J. J. (2006). Molecular diversity of rhizobia nodulating the invasive legume Cytisus scoparius in Australia. </w:t>
      </w:r>
      <w:r w:rsidRPr="00591357">
        <w:rPr>
          <w:i/>
          <w:iCs/>
          <w:sz w:val="20"/>
          <w:szCs w:val="20"/>
        </w:rPr>
        <w:t>Journal of Applied Microbiology</w:t>
      </w:r>
      <w:r w:rsidRPr="00591357">
        <w:rPr>
          <w:sz w:val="20"/>
          <w:szCs w:val="20"/>
        </w:rPr>
        <w:t xml:space="preserve">, </w:t>
      </w:r>
      <w:r w:rsidRPr="00591357">
        <w:rPr>
          <w:i/>
          <w:iCs/>
          <w:sz w:val="20"/>
          <w:szCs w:val="20"/>
        </w:rPr>
        <w:t>100</w:t>
      </w:r>
      <w:r w:rsidRPr="00591357">
        <w:rPr>
          <w:sz w:val="20"/>
          <w:szCs w:val="20"/>
        </w:rPr>
        <w:t>(6), 1228–1238. https://doi.org/10.1111/j.1365-2672.2006.02902.x</w:t>
      </w:r>
    </w:p>
    <w:p w14:paraId="63F31D0B" w14:textId="77777777" w:rsidR="00591357" w:rsidRPr="00591357" w:rsidRDefault="00591357" w:rsidP="00591357">
      <w:pPr>
        <w:pStyle w:val="NormalWeb"/>
        <w:ind w:left="480" w:hanging="480"/>
        <w:rPr>
          <w:sz w:val="20"/>
          <w:szCs w:val="20"/>
        </w:rPr>
      </w:pPr>
      <w:r w:rsidRPr="00591357">
        <w:rPr>
          <w:sz w:val="20"/>
          <w:szCs w:val="20"/>
        </w:rPr>
        <w:t xml:space="preserve">Lafay, B., &amp; Burdon, J. J. (1998). Molecular diversity of rhizobia occurring on native shrubby legumes in Southeastern Australia. </w:t>
      </w:r>
      <w:r w:rsidRPr="00591357">
        <w:rPr>
          <w:i/>
          <w:iCs/>
          <w:sz w:val="20"/>
          <w:szCs w:val="20"/>
        </w:rPr>
        <w:t>Applied and Environmental Microbiology</w:t>
      </w:r>
      <w:r w:rsidRPr="00591357">
        <w:rPr>
          <w:sz w:val="20"/>
          <w:szCs w:val="20"/>
        </w:rPr>
        <w:t xml:space="preserve">, </w:t>
      </w:r>
      <w:r w:rsidRPr="00591357">
        <w:rPr>
          <w:i/>
          <w:iCs/>
          <w:sz w:val="20"/>
          <w:szCs w:val="20"/>
        </w:rPr>
        <w:t>64</w:t>
      </w:r>
      <w:r w:rsidRPr="00591357">
        <w:rPr>
          <w:sz w:val="20"/>
          <w:szCs w:val="20"/>
        </w:rPr>
        <w:t>(10), 3989–3997.</w:t>
      </w:r>
    </w:p>
    <w:p w14:paraId="00AE25D6" w14:textId="77777777" w:rsidR="00591357" w:rsidRPr="00591357" w:rsidRDefault="00591357" w:rsidP="00591357">
      <w:pPr>
        <w:pStyle w:val="NormalWeb"/>
        <w:ind w:left="480" w:hanging="480"/>
        <w:rPr>
          <w:sz w:val="20"/>
          <w:szCs w:val="20"/>
        </w:rPr>
      </w:pPr>
      <w:r w:rsidRPr="00591357">
        <w:rPr>
          <w:sz w:val="20"/>
          <w:szCs w:val="20"/>
        </w:rPr>
        <w:t xml:space="preserve">Lafay, B., &amp; Burdon, J. J. (2007). Molecular diversity of legume root-nodule bacteria in Kakadu National Park, Northern Territory, Australia. </w:t>
      </w:r>
      <w:r w:rsidRPr="00591357">
        <w:rPr>
          <w:i/>
          <w:iCs/>
          <w:sz w:val="20"/>
          <w:szCs w:val="20"/>
        </w:rPr>
        <w:t>PLoS ONE</w:t>
      </w:r>
      <w:r w:rsidRPr="00591357">
        <w:rPr>
          <w:sz w:val="20"/>
          <w:szCs w:val="20"/>
        </w:rPr>
        <w:t xml:space="preserve">, </w:t>
      </w:r>
      <w:r w:rsidRPr="00591357">
        <w:rPr>
          <w:i/>
          <w:iCs/>
          <w:sz w:val="20"/>
          <w:szCs w:val="20"/>
        </w:rPr>
        <w:t>2</w:t>
      </w:r>
      <w:r w:rsidRPr="00591357">
        <w:rPr>
          <w:sz w:val="20"/>
          <w:szCs w:val="20"/>
        </w:rPr>
        <w:t>(3). https://doi.org/10.1371/journal.pone.0000277</w:t>
      </w:r>
    </w:p>
    <w:p w14:paraId="33EE395E" w14:textId="77777777" w:rsidR="00591357" w:rsidRPr="00591357" w:rsidRDefault="00591357" w:rsidP="00591357">
      <w:pPr>
        <w:pStyle w:val="NormalWeb"/>
        <w:ind w:left="480" w:hanging="480"/>
        <w:rPr>
          <w:sz w:val="20"/>
          <w:szCs w:val="20"/>
        </w:rPr>
      </w:pPr>
      <w:r w:rsidRPr="00591357">
        <w:rPr>
          <w:sz w:val="20"/>
          <w:szCs w:val="20"/>
        </w:rPr>
        <w:t xml:space="preserve">Laguerre, G., Van Berkum, P., Amarger, N., &amp; Prévost, D. (1997). Genetic diversity of rhizobial symbionts isolated from legume species within the genera Astragalus, Oxytropis, and Onobrychis. </w:t>
      </w:r>
      <w:r w:rsidRPr="00591357">
        <w:rPr>
          <w:i/>
          <w:iCs/>
          <w:sz w:val="20"/>
          <w:szCs w:val="20"/>
        </w:rPr>
        <w:t>Applied and Environmental Microbiology</w:t>
      </w:r>
      <w:r w:rsidRPr="00591357">
        <w:rPr>
          <w:sz w:val="20"/>
          <w:szCs w:val="20"/>
        </w:rPr>
        <w:t xml:space="preserve">, </w:t>
      </w:r>
      <w:r w:rsidRPr="00591357">
        <w:rPr>
          <w:i/>
          <w:iCs/>
          <w:sz w:val="20"/>
          <w:szCs w:val="20"/>
        </w:rPr>
        <w:t>63</w:t>
      </w:r>
      <w:r w:rsidRPr="00591357">
        <w:rPr>
          <w:sz w:val="20"/>
          <w:szCs w:val="20"/>
        </w:rPr>
        <w:t>(12), 4748–4758. https://doi.org/10.1007/978-94-011-5159-7_366</w:t>
      </w:r>
    </w:p>
    <w:p w14:paraId="551B8E96" w14:textId="77777777" w:rsidR="00591357" w:rsidRPr="00591357" w:rsidRDefault="00591357" w:rsidP="00591357">
      <w:pPr>
        <w:pStyle w:val="NormalWeb"/>
        <w:ind w:left="480" w:hanging="480"/>
        <w:rPr>
          <w:sz w:val="20"/>
          <w:szCs w:val="20"/>
        </w:rPr>
      </w:pPr>
      <w:r w:rsidRPr="00591357">
        <w:rPr>
          <w:sz w:val="20"/>
          <w:szCs w:val="20"/>
        </w:rPr>
        <w:t xml:space="preserve">Lammel, D. R., Cruz, L. M., Carrer, H., &amp; Cardoso, E. J. B. N. (2013). Diversity and symbiotic effectiveness of beta-rhizobia isolated from sub-tropical legumes of a Brazilian Araucaria Forest. </w:t>
      </w:r>
      <w:r w:rsidRPr="00591357">
        <w:rPr>
          <w:i/>
          <w:iCs/>
          <w:sz w:val="20"/>
          <w:szCs w:val="20"/>
        </w:rPr>
        <w:t>World Journal of Microbiology and Biotechnology</w:t>
      </w:r>
      <w:r w:rsidRPr="00591357">
        <w:rPr>
          <w:sz w:val="20"/>
          <w:szCs w:val="20"/>
        </w:rPr>
        <w:t xml:space="preserve">, </w:t>
      </w:r>
      <w:r w:rsidRPr="00591357">
        <w:rPr>
          <w:i/>
          <w:iCs/>
          <w:sz w:val="20"/>
          <w:szCs w:val="20"/>
        </w:rPr>
        <w:t>29</w:t>
      </w:r>
      <w:r w:rsidRPr="00591357">
        <w:rPr>
          <w:sz w:val="20"/>
          <w:szCs w:val="20"/>
        </w:rPr>
        <w:t>(12), 2335–2342. https://doi.org/10.1007/s11274-013-1400-7</w:t>
      </w:r>
    </w:p>
    <w:p w14:paraId="1D39E1C1" w14:textId="77777777" w:rsidR="00591357" w:rsidRPr="00591357" w:rsidRDefault="00591357" w:rsidP="00591357">
      <w:pPr>
        <w:pStyle w:val="NormalWeb"/>
        <w:ind w:left="480" w:hanging="480"/>
        <w:rPr>
          <w:sz w:val="20"/>
          <w:szCs w:val="20"/>
        </w:rPr>
      </w:pPr>
      <w:r w:rsidRPr="00591357">
        <w:rPr>
          <w:sz w:val="20"/>
          <w:szCs w:val="20"/>
        </w:rPr>
        <w:t xml:space="preserve">Latif, S., Khan, S., Naveed, M., Mustafa, G., Bashir, T., &amp; Mumtaz, A. S. (2013). The diversity of Rhizobia, Sinorhizobia and novel non-Rhizobial Paenibacillus nodulating wild herbaceous legumes. </w:t>
      </w:r>
      <w:r w:rsidRPr="00591357">
        <w:rPr>
          <w:i/>
          <w:iCs/>
          <w:sz w:val="20"/>
          <w:szCs w:val="20"/>
        </w:rPr>
        <w:t>Archives of Microbiology</w:t>
      </w:r>
      <w:r w:rsidRPr="00591357">
        <w:rPr>
          <w:sz w:val="20"/>
          <w:szCs w:val="20"/>
        </w:rPr>
        <w:t xml:space="preserve">, </w:t>
      </w:r>
      <w:r w:rsidRPr="00591357">
        <w:rPr>
          <w:i/>
          <w:iCs/>
          <w:sz w:val="20"/>
          <w:szCs w:val="20"/>
        </w:rPr>
        <w:t>195</w:t>
      </w:r>
      <w:r w:rsidRPr="00591357">
        <w:rPr>
          <w:sz w:val="20"/>
          <w:szCs w:val="20"/>
        </w:rPr>
        <w:t>(9), 647–653. https://doi.org/10.1007/s00203-013-0914-6</w:t>
      </w:r>
    </w:p>
    <w:p w14:paraId="50966F65" w14:textId="77777777" w:rsidR="00591357" w:rsidRPr="00591357" w:rsidRDefault="00591357" w:rsidP="00591357">
      <w:pPr>
        <w:pStyle w:val="NormalWeb"/>
        <w:ind w:left="480" w:hanging="480"/>
        <w:rPr>
          <w:sz w:val="20"/>
          <w:szCs w:val="20"/>
        </w:rPr>
      </w:pPr>
      <w:r w:rsidRPr="00591357">
        <w:rPr>
          <w:sz w:val="20"/>
          <w:szCs w:val="20"/>
        </w:rPr>
        <w:t xml:space="preserve">Le Roux, C., Muller, F., Bouvet, J. M., Dreyfus, B., Béna, G., Galiana, A., &amp; Bâ, A. M. (2014). Genetic Diversity Patterns and Functional Traits of Bradyrhizobium Strains Associated with Pterocarpus officinalis Jacq. in Caribbean Islands and Amazonian Forest (French Guiana). </w:t>
      </w:r>
      <w:r w:rsidRPr="00591357">
        <w:rPr>
          <w:i/>
          <w:iCs/>
          <w:sz w:val="20"/>
          <w:szCs w:val="20"/>
        </w:rPr>
        <w:t>Microbial Ecology</w:t>
      </w:r>
      <w:r w:rsidRPr="00591357">
        <w:rPr>
          <w:sz w:val="20"/>
          <w:szCs w:val="20"/>
        </w:rPr>
        <w:t xml:space="preserve">, </w:t>
      </w:r>
      <w:r w:rsidRPr="00591357">
        <w:rPr>
          <w:i/>
          <w:iCs/>
          <w:sz w:val="20"/>
          <w:szCs w:val="20"/>
        </w:rPr>
        <w:t>68</w:t>
      </w:r>
      <w:r w:rsidRPr="00591357">
        <w:rPr>
          <w:sz w:val="20"/>
          <w:szCs w:val="20"/>
        </w:rPr>
        <w:t>(2), 329–338. https://doi.org/10.1007/s00248-014-0392-7</w:t>
      </w:r>
    </w:p>
    <w:p w14:paraId="363C5E11" w14:textId="77777777" w:rsidR="00591357" w:rsidRPr="00591357" w:rsidRDefault="00591357" w:rsidP="00591357">
      <w:pPr>
        <w:pStyle w:val="NormalWeb"/>
        <w:ind w:left="480" w:hanging="480"/>
        <w:rPr>
          <w:sz w:val="20"/>
          <w:szCs w:val="20"/>
        </w:rPr>
      </w:pPr>
      <w:r w:rsidRPr="00591357">
        <w:rPr>
          <w:sz w:val="20"/>
          <w:szCs w:val="20"/>
        </w:rPr>
        <w:t xml:space="preserve">Le Roux, C., Tentchev, D., Prin, Y., Goh, D., Japarudin, Y., Perrineau, M. M., … Galiana, A. (2009). Bradyrhizobia nodulating the Acacia mangium x A. auriculiformis interspecific hybrid are specific and differ from those </w:t>
      </w:r>
      <w:r w:rsidRPr="00591357">
        <w:rPr>
          <w:sz w:val="20"/>
          <w:szCs w:val="20"/>
        </w:rPr>
        <w:lastRenderedPageBreak/>
        <w:t xml:space="preserve">associated with both parental species. </w:t>
      </w:r>
      <w:r w:rsidRPr="00591357">
        <w:rPr>
          <w:i/>
          <w:iCs/>
          <w:sz w:val="20"/>
          <w:szCs w:val="20"/>
        </w:rPr>
        <w:t>Applied and Environmental Microbiology</w:t>
      </w:r>
      <w:r w:rsidRPr="00591357">
        <w:rPr>
          <w:sz w:val="20"/>
          <w:szCs w:val="20"/>
        </w:rPr>
        <w:t xml:space="preserve">, </w:t>
      </w:r>
      <w:r w:rsidRPr="00591357">
        <w:rPr>
          <w:i/>
          <w:iCs/>
          <w:sz w:val="20"/>
          <w:szCs w:val="20"/>
        </w:rPr>
        <w:t>75</w:t>
      </w:r>
      <w:r w:rsidRPr="00591357">
        <w:rPr>
          <w:sz w:val="20"/>
          <w:szCs w:val="20"/>
        </w:rPr>
        <w:t>(24), 7752–7759. https://doi.org/10.1128/AEM.01887-09</w:t>
      </w:r>
    </w:p>
    <w:p w14:paraId="44F18CFD" w14:textId="77777777" w:rsidR="00591357" w:rsidRPr="00591357" w:rsidRDefault="00591357" w:rsidP="00591357">
      <w:pPr>
        <w:pStyle w:val="NormalWeb"/>
        <w:ind w:left="480" w:hanging="480"/>
        <w:rPr>
          <w:sz w:val="20"/>
          <w:szCs w:val="20"/>
        </w:rPr>
      </w:pPr>
      <w:r w:rsidRPr="00591357">
        <w:rPr>
          <w:sz w:val="20"/>
          <w:szCs w:val="20"/>
        </w:rPr>
        <w:t xml:space="preserve">Leary, J. K., Hue, N. V., Singleton, P. W., &amp; Borthakur, D. (2006). The major features of an infestation by the invasive weed legume gorse (Ulex europaeus) on volcanic soils in Hawaii. </w:t>
      </w:r>
      <w:r w:rsidRPr="00591357">
        <w:rPr>
          <w:i/>
          <w:iCs/>
          <w:sz w:val="20"/>
          <w:szCs w:val="20"/>
        </w:rPr>
        <w:t>Biology and Fertility of Soils</w:t>
      </w:r>
      <w:r w:rsidRPr="00591357">
        <w:rPr>
          <w:sz w:val="20"/>
          <w:szCs w:val="20"/>
        </w:rPr>
        <w:t xml:space="preserve">, </w:t>
      </w:r>
      <w:r w:rsidRPr="00591357">
        <w:rPr>
          <w:i/>
          <w:iCs/>
          <w:sz w:val="20"/>
          <w:szCs w:val="20"/>
        </w:rPr>
        <w:t>42</w:t>
      </w:r>
      <w:r w:rsidRPr="00591357">
        <w:rPr>
          <w:sz w:val="20"/>
          <w:szCs w:val="20"/>
        </w:rPr>
        <w:t>(3), 215–223. https://doi.org/10.1007/s00374-005-0018-9</w:t>
      </w:r>
    </w:p>
    <w:p w14:paraId="01BAA573" w14:textId="77777777" w:rsidR="00591357" w:rsidRPr="00591357" w:rsidRDefault="00591357" w:rsidP="00591357">
      <w:pPr>
        <w:pStyle w:val="NormalWeb"/>
        <w:ind w:left="480" w:hanging="480"/>
        <w:rPr>
          <w:sz w:val="20"/>
          <w:szCs w:val="20"/>
        </w:rPr>
      </w:pPr>
      <w:r w:rsidRPr="00591357">
        <w:rPr>
          <w:sz w:val="20"/>
          <w:szCs w:val="20"/>
        </w:rPr>
        <w:t xml:space="preserve">Legumes, T. (1995). </w:t>
      </w:r>
      <w:r w:rsidRPr="00591357">
        <w:rPr>
          <w:i/>
          <w:iCs/>
          <w:sz w:val="20"/>
          <w:szCs w:val="20"/>
        </w:rPr>
        <w:t>SYSTEWTIC AND APPLIED MICROBIOLOGY Agrobacterium bv . 1 Strains Isolated from Nodules of Tropical Legumes</w:t>
      </w:r>
      <w:r w:rsidRPr="00591357">
        <w:rPr>
          <w:sz w:val="20"/>
          <w:szCs w:val="20"/>
        </w:rPr>
        <w:t xml:space="preserve">. </w:t>
      </w:r>
      <w:r w:rsidRPr="00591357">
        <w:rPr>
          <w:i/>
          <w:iCs/>
          <w:sz w:val="20"/>
          <w:szCs w:val="20"/>
        </w:rPr>
        <w:t>132</w:t>
      </w:r>
      <w:r w:rsidRPr="00591357">
        <w:rPr>
          <w:sz w:val="20"/>
          <w:szCs w:val="20"/>
        </w:rPr>
        <w:t>(1 999).</w:t>
      </w:r>
    </w:p>
    <w:p w14:paraId="7069D097" w14:textId="77777777" w:rsidR="00591357" w:rsidRPr="00591357" w:rsidRDefault="00591357" w:rsidP="00591357">
      <w:pPr>
        <w:pStyle w:val="NormalWeb"/>
        <w:ind w:left="480" w:hanging="480"/>
        <w:rPr>
          <w:sz w:val="20"/>
          <w:szCs w:val="20"/>
        </w:rPr>
      </w:pPr>
      <w:r w:rsidRPr="00591357">
        <w:rPr>
          <w:sz w:val="20"/>
          <w:szCs w:val="20"/>
        </w:rPr>
        <w:t xml:space="preserve">Lei, X., Wang, E. T., Chen, W. F., Sui, X. H., &amp; Chen, W. X. (2008). Diverse bacteria isolated from root nodules of wild Vicia species grown in temperate region of China. </w:t>
      </w:r>
      <w:r w:rsidRPr="00591357">
        <w:rPr>
          <w:i/>
          <w:iCs/>
          <w:sz w:val="20"/>
          <w:szCs w:val="20"/>
        </w:rPr>
        <w:t>Archives of Microbiology</w:t>
      </w:r>
      <w:r w:rsidRPr="00591357">
        <w:rPr>
          <w:sz w:val="20"/>
          <w:szCs w:val="20"/>
        </w:rPr>
        <w:t xml:space="preserve">, </w:t>
      </w:r>
      <w:r w:rsidRPr="00591357">
        <w:rPr>
          <w:i/>
          <w:iCs/>
          <w:sz w:val="20"/>
          <w:szCs w:val="20"/>
        </w:rPr>
        <w:t>190</w:t>
      </w:r>
      <w:r w:rsidRPr="00591357">
        <w:rPr>
          <w:sz w:val="20"/>
          <w:szCs w:val="20"/>
        </w:rPr>
        <w:t>(6), 657–671. https://doi.org/10.1007/s00203-008-0418-y</w:t>
      </w:r>
    </w:p>
    <w:p w14:paraId="26742A52" w14:textId="77777777" w:rsidR="00591357" w:rsidRPr="00591357" w:rsidRDefault="00591357" w:rsidP="00591357">
      <w:pPr>
        <w:pStyle w:val="NormalWeb"/>
        <w:ind w:left="480" w:hanging="480"/>
        <w:rPr>
          <w:sz w:val="20"/>
          <w:szCs w:val="20"/>
        </w:rPr>
      </w:pPr>
      <w:r w:rsidRPr="00591357">
        <w:rPr>
          <w:sz w:val="20"/>
          <w:szCs w:val="20"/>
        </w:rPr>
        <w:t xml:space="preserve">León-Barrios, M., Lorite, M. J., Donate-Correa, J., &amp; Sanjuán, J. (2009). Ensifer meliloti bv. lancerottense establishes nitrogen-fixing symbiosis with Lotus endemic to the Canary Islands and shows distinctive symbiotic genotypes and host range. </w:t>
      </w:r>
      <w:r w:rsidRPr="00591357">
        <w:rPr>
          <w:i/>
          <w:iCs/>
          <w:sz w:val="20"/>
          <w:szCs w:val="20"/>
        </w:rPr>
        <w:t>Systematic and Applied Microbiology</w:t>
      </w:r>
      <w:r w:rsidRPr="00591357">
        <w:rPr>
          <w:sz w:val="20"/>
          <w:szCs w:val="20"/>
        </w:rPr>
        <w:t xml:space="preserve">, </w:t>
      </w:r>
      <w:r w:rsidRPr="00591357">
        <w:rPr>
          <w:i/>
          <w:iCs/>
          <w:sz w:val="20"/>
          <w:szCs w:val="20"/>
        </w:rPr>
        <w:t>32</w:t>
      </w:r>
      <w:r w:rsidRPr="00591357">
        <w:rPr>
          <w:sz w:val="20"/>
          <w:szCs w:val="20"/>
        </w:rPr>
        <w:t>(6), 413–420. https://doi.org/10.1016/j.syapm.2009.04.003</w:t>
      </w:r>
    </w:p>
    <w:p w14:paraId="518840C3" w14:textId="77777777" w:rsidR="00591357" w:rsidRPr="00591357" w:rsidRDefault="00591357" w:rsidP="00591357">
      <w:pPr>
        <w:pStyle w:val="NormalWeb"/>
        <w:ind w:left="480" w:hanging="480"/>
        <w:rPr>
          <w:sz w:val="20"/>
          <w:szCs w:val="20"/>
        </w:rPr>
      </w:pPr>
      <w:r w:rsidRPr="00591357">
        <w:rPr>
          <w:sz w:val="20"/>
          <w:szCs w:val="20"/>
        </w:rPr>
        <w:t xml:space="preserve">Li, M., Li, Y., Chen, W. F., Sui, X. H., Li, Y., Li, Y., … Chen, W. X. (2012). Genetic diversity, community structure and distribution of rhizobia in the root nodules of Caragana spp. from arid and semi-arid alkaline deserts, in the north of China. </w:t>
      </w:r>
      <w:r w:rsidRPr="00591357">
        <w:rPr>
          <w:i/>
          <w:iCs/>
          <w:sz w:val="20"/>
          <w:szCs w:val="20"/>
        </w:rPr>
        <w:t>Systematic and Applied Microbiology</w:t>
      </w:r>
      <w:r w:rsidRPr="00591357">
        <w:rPr>
          <w:sz w:val="20"/>
          <w:szCs w:val="20"/>
        </w:rPr>
        <w:t xml:space="preserve">, </w:t>
      </w:r>
      <w:r w:rsidRPr="00591357">
        <w:rPr>
          <w:i/>
          <w:iCs/>
          <w:sz w:val="20"/>
          <w:szCs w:val="20"/>
        </w:rPr>
        <w:t>35</w:t>
      </w:r>
      <w:r w:rsidRPr="00591357">
        <w:rPr>
          <w:sz w:val="20"/>
          <w:szCs w:val="20"/>
        </w:rPr>
        <w:t>(4), 239–245. https://doi.org/10.1016/j.syapm.2012.02.004</w:t>
      </w:r>
    </w:p>
    <w:p w14:paraId="732962C9" w14:textId="77777777" w:rsidR="00591357" w:rsidRPr="00591357" w:rsidRDefault="00591357" w:rsidP="00591357">
      <w:pPr>
        <w:pStyle w:val="NormalWeb"/>
        <w:ind w:left="480" w:hanging="480"/>
        <w:rPr>
          <w:sz w:val="20"/>
          <w:szCs w:val="20"/>
        </w:rPr>
      </w:pPr>
      <w:r w:rsidRPr="00591357">
        <w:rPr>
          <w:sz w:val="20"/>
          <w:szCs w:val="20"/>
        </w:rPr>
        <w:t xml:space="preserve">Lin, D. X., Chen, W. F., Wang, F. Q., Hu, D., Wang, E. T., Sui, X. H., &amp; Chen, W. X. (2009). Rhizobium mesosinicum sp. nov., isolated from root nodules of three different legumes.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59</w:t>
      </w:r>
      <w:r w:rsidRPr="00591357">
        <w:rPr>
          <w:sz w:val="20"/>
          <w:szCs w:val="20"/>
        </w:rPr>
        <w:t>(8), 1919–1923. https://doi.org/10.1099/ijs.0.006387-0</w:t>
      </w:r>
    </w:p>
    <w:p w14:paraId="15BFB315" w14:textId="77777777" w:rsidR="00591357" w:rsidRPr="00591357" w:rsidRDefault="00591357" w:rsidP="00591357">
      <w:pPr>
        <w:pStyle w:val="NormalWeb"/>
        <w:ind w:left="480" w:hanging="480"/>
        <w:rPr>
          <w:sz w:val="20"/>
          <w:szCs w:val="20"/>
        </w:rPr>
      </w:pPr>
      <w:r w:rsidRPr="00591357">
        <w:rPr>
          <w:sz w:val="20"/>
          <w:szCs w:val="20"/>
        </w:rPr>
        <w:t xml:space="preserve">Lin, D. X., Man, C. X., Wang, E. T., &amp; Chen, W. X. (2007). Diverse rhizobia that nodulate two species of Kummerowia in China. </w:t>
      </w:r>
      <w:r w:rsidRPr="00591357">
        <w:rPr>
          <w:i/>
          <w:iCs/>
          <w:sz w:val="20"/>
          <w:szCs w:val="20"/>
        </w:rPr>
        <w:t>Archives of Microbiology</w:t>
      </w:r>
      <w:r w:rsidRPr="00591357">
        <w:rPr>
          <w:sz w:val="20"/>
          <w:szCs w:val="20"/>
        </w:rPr>
        <w:t xml:space="preserve">, </w:t>
      </w:r>
      <w:r w:rsidRPr="00591357">
        <w:rPr>
          <w:i/>
          <w:iCs/>
          <w:sz w:val="20"/>
          <w:szCs w:val="20"/>
        </w:rPr>
        <w:t>188</w:t>
      </w:r>
      <w:r w:rsidRPr="00591357">
        <w:rPr>
          <w:sz w:val="20"/>
          <w:szCs w:val="20"/>
        </w:rPr>
        <w:t>(5), 495–507. https://doi.org/10.1007/s00203-007-0271-4</w:t>
      </w:r>
    </w:p>
    <w:p w14:paraId="7645DC0E" w14:textId="77777777" w:rsidR="00591357" w:rsidRPr="00591357" w:rsidRDefault="00591357" w:rsidP="00591357">
      <w:pPr>
        <w:pStyle w:val="NormalWeb"/>
        <w:ind w:left="480" w:hanging="480"/>
        <w:rPr>
          <w:sz w:val="20"/>
          <w:szCs w:val="20"/>
        </w:rPr>
      </w:pPr>
      <w:r w:rsidRPr="00591357">
        <w:rPr>
          <w:sz w:val="20"/>
          <w:szCs w:val="20"/>
        </w:rPr>
        <w:t xml:space="preserve">Lin, D. X., Wang, E. T., Tang, H., Han, T. X., He, Y. R., Guan, S. H., &amp; Chen, W. X. (2008). Shinella kummerowiae sp. nov., a symbiotic bacterium isolated from root nodules of the herbal legume Kummerowia stipulacea.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58</w:t>
      </w:r>
      <w:r w:rsidRPr="00591357">
        <w:rPr>
          <w:sz w:val="20"/>
          <w:szCs w:val="20"/>
        </w:rPr>
        <w:t>(6), 1409–1413. https://doi.org/10.1099/ijs.0.65723-0</w:t>
      </w:r>
    </w:p>
    <w:p w14:paraId="71180476" w14:textId="77777777" w:rsidR="00591357" w:rsidRPr="00591357" w:rsidRDefault="00591357" w:rsidP="00591357">
      <w:pPr>
        <w:pStyle w:val="NormalWeb"/>
        <w:ind w:left="480" w:hanging="480"/>
        <w:rPr>
          <w:sz w:val="20"/>
          <w:szCs w:val="20"/>
        </w:rPr>
      </w:pPr>
      <w:r w:rsidRPr="00591357">
        <w:rPr>
          <w:sz w:val="20"/>
          <w:szCs w:val="20"/>
        </w:rPr>
        <w:t xml:space="preserve">Liu, J., En, T. W., &amp; Wen, X. C. (2005). Diverse rhizobia associated with woody legumes Wisteria sinensis, Cercis racemosa and Amorpha fruticosa grown in the temperate zone of China. </w:t>
      </w:r>
      <w:r w:rsidRPr="00591357">
        <w:rPr>
          <w:i/>
          <w:iCs/>
          <w:sz w:val="20"/>
          <w:szCs w:val="20"/>
        </w:rPr>
        <w:t>Systematic and Applied Microbiology</w:t>
      </w:r>
      <w:r w:rsidRPr="00591357">
        <w:rPr>
          <w:sz w:val="20"/>
          <w:szCs w:val="20"/>
        </w:rPr>
        <w:t xml:space="preserve">, </w:t>
      </w:r>
      <w:r w:rsidRPr="00591357">
        <w:rPr>
          <w:i/>
          <w:iCs/>
          <w:sz w:val="20"/>
          <w:szCs w:val="20"/>
        </w:rPr>
        <w:t>28</w:t>
      </w:r>
      <w:r w:rsidRPr="00591357">
        <w:rPr>
          <w:sz w:val="20"/>
          <w:szCs w:val="20"/>
        </w:rPr>
        <w:t>(5), 465–477. https://doi.org/10.1016/j.syapm.2005.02.004</w:t>
      </w:r>
    </w:p>
    <w:p w14:paraId="41701AFA" w14:textId="77777777" w:rsidR="00591357" w:rsidRPr="00591357" w:rsidRDefault="00591357" w:rsidP="00591357">
      <w:pPr>
        <w:pStyle w:val="NormalWeb"/>
        <w:ind w:left="480" w:hanging="480"/>
        <w:rPr>
          <w:sz w:val="20"/>
          <w:szCs w:val="20"/>
        </w:rPr>
      </w:pPr>
      <w:r w:rsidRPr="00591357">
        <w:rPr>
          <w:sz w:val="20"/>
          <w:szCs w:val="20"/>
        </w:rPr>
        <w:t xml:space="preserve">Liu, W. Y. Y., Ridgway, H. J., James, T. K., Premaratne, M., &amp; Andrews, M. (2012). Characterisation of rhizobia nodulating Galega officinalis (goat’s rue) and Hedysarum coronarium (sulla). </w:t>
      </w:r>
      <w:r w:rsidRPr="00591357">
        <w:rPr>
          <w:i/>
          <w:iCs/>
          <w:sz w:val="20"/>
          <w:szCs w:val="20"/>
        </w:rPr>
        <w:t>New Zealand Plant Protection</w:t>
      </w:r>
      <w:r w:rsidRPr="00591357">
        <w:rPr>
          <w:sz w:val="20"/>
          <w:szCs w:val="20"/>
        </w:rPr>
        <w:t xml:space="preserve">, </w:t>
      </w:r>
      <w:r w:rsidRPr="00591357">
        <w:rPr>
          <w:i/>
          <w:iCs/>
          <w:sz w:val="20"/>
          <w:szCs w:val="20"/>
        </w:rPr>
        <w:t>65</w:t>
      </w:r>
      <w:r w:rsidRPr="00591357">
        <w:rPr>
          <w:sz w:val="20"/>
          <w:szCs w:val="20"/>
        </w:rPr>
        <w:t>, 192–196.</w:t>
      </w:r>
    </w:p>
    <w:p w14:paraId="04C7C942" w14:textId="77777777" w:rsidR="00591357" w:rsidRPr="00591357" w:rsidRDefault="00591357" w:rsidP="00591357">
      <w:pPr>
        <w:pStyle w:val="NormalWeb"/>
        <w:ind w:left="480" w:hanging="480"/>
        <w:rPr>
          <w:sz w:val="20"/>
          <w:szCs w:val="20"/>
        </w:rPr>
      </w:pPr>
      <w:r w:rsidRPr="00591357">
        <w:rPr>
          <w:sz w:val="20"/>
          <w:szCs w:val="20"/>
        </w:rPr>
        <w:t xml:space="preserve">Liu, X. Y., Wang, E. T., Li, Y., &amp; Chen, W. X. (2007). Diverse bacteria isolated from root nodules of Trifolium, Crotalaria and Mimosa grown in the subtropical regions of China. </w:t>
      </w:r>
      <w:r w:rsidRPr="00591357">
        <w:rPr>
          <w:i/>
          <w:iCs/>
          <w:sz w:val="20"/>
          <w:szCs w:val="20"/>
        </w:rPr>
        <w:t>Archives of Microbiology</w:t>
      </w:r>
      <w:r w:rsidRPr="00591357">
        <w:rPr>
          <w:sz w:val="20"/>
          <w:szCs w:val="20"/>
        </w:rPr>
        <w:t xml:space="preserve">, </w:t>
      </w:r>
      <w:r w:rsidRPr="00591357">
        <w:rPr>
          <w:i/>
          <w:iCs/>
          <w:sz w:val="20"/>
          <w:szCs w:val="20"/>
        </w:rPr>
        <w:t>188</w:t>
      </w:r>
      <w:r w:rsidRPr="00591357">
        <w:rPr>
          <w:sz w:val="20"/>
          <w:szCs w:val="20"/>
        </w:rPr>
        <w:t>(1), 1–14. https://doi.org/10.1007/s00203-007-0209-x</w:t>
      </w:r>
    </w:p>
    <w:p w14:paraId="7F8093AF" w14:textId="77777777" w:rsidR="00591357" w:rsidRPr="00591357" w:rsidRDefault="00591357" w:rsidP="00591357">
      <w:pPr>
        <w:pStyle w:val="NormalWeb"/>
        <w:ind w:left="480" w:hanging="480"/>
        <w:rPr>
          <w:sz w:val="20"/>
          <w:szCs w:val="20"/>
        </w:rPr>
      </w:pPr>
      <w:r w:rsidRPr="00591357">
        <w:rPr>
          <w:sz w:val="20"/>
          <w:szCs w:val="20"/>
        </w:rPr>
        <w:t xml:space="preserve">Liu, X. Y., Wu, W., Wang, E. T., Zhang, B., Macdermott, J., &amp; Chen, W. X. (2011). Phylogenetic relationships and diversity of β-rhizobia associated with Mimosa species grown in Sishuangbanna, China.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61</w:t>
      </w:r>
      <w:r w:rsidRPr="00591357">
        <w:rPr>
          <w:sz w:val="20"/>
          <w:szCs w:val="20"/>
        </w:rPr>
        <w:t>(2), 334–342. https://doi.org/10.1099/ijs.0.020560-0</w:t>
      </w:r>
    </w:p>
    <w:p w14:paraId="02AE8EF3" w14:textId="77777777" w:rsidR="00591357" w:rsidRPr="00591357" w:rsidRDefault="00591357" w:rsidP="00591357">
      <w:pPr>
        <w:pStyle w:val="NormalWeb"/>
        <w:ind w:left="480" w:hanging="480"/>
        <w:rPr>
          <w:sz w:val="20"/>
          <w:szCs w:val="20"/>
        </w:rPr>
      </w:pPr>
      <w:r w:rsidRPr="00591357">
        <w:rPr>
          <w:sz w:val="20"/>
          <w:szCs w:val="20"/>
        </w:rPr>
        <w:lastRenderedPageBreak/>
        <w:t xml:space="preserve">Liu, X., Wei, S., Wang, F., James, E. K., Guo, X., Zagar, C., … Wang, Y. P. (2012). Burkholderia and Cupriavidus spp. are the preferred symbionts of Mimosa spp. in Southern China. </w:t>
      </w:r>
      <w:r w:rsidRPr="00591357">
        <w:rPr>
          <w:i/>
          <w:iCs/>
          <w:sz w:val="20"/>
          <w:szCs w:val="20"/>
        </w:rPr>
        <w:t>FEMS Microbiology Ecology</w:t>
      </w:r>
      <w:r w:rsidRPr="00591357">
        <w:rPr>
          <w:sz w:val="20"/>
          <w:szCs w:val="20"/>
        </w:rPr>
        <w:t xml:space="preserve">, </w:t>
      </w:r>
      <w:r w:rsidRPr="00591357">
        <w:rPr>
          <w:i/>
          <w:iCs/>
          <w:sz w:val="20"/>
          <w:szCs w:val="20"/>
        </w:rPr>
        <w:t>80</w:t>
      </w:r>
      <w:r w:rsidRPr="00591357">
        <w:rPr>
          <w:sz w:val="20"/>
          <w:szCs w:val="20"/>
        </w:rPr>
        <w:t>(2), 417–426. https://doi.org/10.1111/j.1574-6941.2012.01310.x</w:t>
      </w:r>
    </w:p>
    <w:p w14:paraId="7DAEA2D1" w14:textId="77777777" w:rsidR="00591357" w:rsidRPr="00591357" w:rsidRDefault="00591357" w:rsidP="00591357">
      <w:pPr>
        <w:pStyle w:val="NormalWeb"/>
        <w:ind w:left="480" w:hanging="480"/>
        <w:rPr>
          <w:sz w:val="20"/>
          <w:szCs w:val="20"/>
        </w:rPr>
      </w:pPr>
      <w:r w:rsidRPr="00591357">
        <w:rPr>
          <w:sz w:val="20"/>
          <w:szCs w:val="20"/>
        </w:rPr>
        <w:t xml:space="preserve">Lloret, L., Ormeño-Orrillo, E., Rincón, R., Martínez-Romero, J., Rogel-Hernández, M. A., &amp; Martínez-Romero, E. (2007). Ensifer mexicanus sp. nov. a new species nodulating Acacia angustissima (Mill.) Kuntze in Mexico. </w:t>
      </w:r>
      <w:r w:rsidRPr="00591357">
        <w:rPr>
          <w:i/>
          <w:iCs/>
          <w:sz w:val="20"/>
          <w:szCs w:val="20"/>
        </w:rPr>
        <w:t>Systematic and Applied Microbiology</w:t>
      </w:r>
      <w:r w:rsidRPr="00591357">
        <w:rPr>
          <w:sz w:val="20"/>
          <w:szCs w:val="20"/>
        </w:rPr>
        <w:t xml:space="preserve">, </w:t>
      </w:r>
      <w:r w:rsidRPr="00591357">
        <w:rPr>
          <w:i/>
          <w:iCs/>
          <w:sz w:val="20"/>
          <w:szCs w:val="20"/>
        </w:rPr>
        <w:t>30</w:t>
      </w:r>
      <w:r w:rsidRPr="00591357">
        <w:rPr>
          <w:sz w:val="20"/>
          <w:szCs w:val="20"/>
        </w:rPr>
        <w:t>(4), 280–290. https://doi.org/10.1016/j.syapm.2006.12.002</w:t>
      </w:r>
    </w:p>
    <w:p w14:paraId="2FA92204" w14:textId="77777777" w:rsidR="00591357" w:rsidRPr="00591357" w:rsidRDefault="00591357" w:rsidP="00591357">
      <w:pPr>
        <w:pStyle w:val="NormalWeb"/>
        <w:ind w:left="480" w:hanging="480"/>
        <w:rPr>
          <w:sz w:val="20"/>
          <w:szCs w:val="20"/>
        </w:rPr>
      </w:pPr>
      <w:r w:rsidRPr="00591357">
        <w:rPr>
          <w:sz w:val="20"/>
          <w:szCs w:val="20"/>
        </w:rPr>
        <w:t xml:space="preserve">Lorenzo, A., Velazquez, E., Perez-Galdona, R., Vega-Hernandez, M. C., Martinez-Molina, E., Mateos, P. F., … Leon-Barrios, M. (2000). Restriction fragment length polymorphism analysis of 16S rDNA and low molecular weight RNA profiling of rhizobial isolates from shrubby legumes endemic to the Canary islands. </w:t>
      </w:r>
      <w:r w:rsidRPr="00591357">
        <w:rPr>
          <w:i/>
          <w:iCs/>
          <w:sz w:val="20"/>
          <w:szCs w:val="20"/>
        </w:rPr>
        <w:t>Systematic and Applied Microbiology</w:t>
      </w:r>
      <w:r w:rsidRPr="00591357">
        <w:rPr>
          <w:sz w:val="20"/>
          <w:szCs w:val="20"/>
        </w:rPr>
        <w:t xml:space="preserve">, </w:t>
      </w:r>
      <w:r w:rsidRPr="00591357">
        <w:rPr>
          <w:i/>
          <w:iCs/>
          <w:sz w:val="20"/>
          <w:szCs w:val="20"/>
        </w:rPr>
        <w:t>23</w:t>
      </w:r>
      <w:r w:rsidRPr="00591357">
        <w:rPr>
          <w:sz w:val="20"/>
          <w:szCs w:val="20"/>
        </w:rPr>
        <w:t>(3), 418–425. https://doi.org/10.1016/S0723-2020(00)80073-9</w:t>
      </w:r>
    </w:p>
    <w:p w14:paraId="068AC833" w14:textId="77777777" w:rsidR="00591357" w:rsidRPr="00591357" w:rsidRDefault="00591357" w:rsidP="00591357">
      <w:pPr>
        <w:pStyle w:val="NormalWeb"/>
        <w:ind w:left="480" w:hanging="480"/>
        <w:rPr>
          <w:sz w:val="20"/>
          <w:szCs w:val="20"/>
        </w:rPr>
      </w:pPr>
      <w:r w:rsidRPr="00591357">
        <w:rPr>
          <w:sz w:val="20"/>
          <w:szCs w:val="20"/>
        </w:rPr>
        <w:t xml:space="preserve">Lorite, M. J., Donate-Correa, J., del Arco-Aguilar, M., Pérez Galdona, R., Sanjuán, J., &amp; León-Barrios, M. (2010). Lotus endemic to the Canary Islands are nodulated by diverse and novel rhizobial species and symbiotypes. </w:t>
      </w:r>
      <w:r w:rsidRPr="00591357">
        <w:rPr>
          <w:i/>
          <w:iCs/>
          <w:sz w:val="20"/>
          <w:szCs w:val="20"/>
        </w:rPr>
        <w:t>Systematic and Applied Microbiology</w:t>
      </w:r>
      <w:r w:rsidRPr="00591357">
        <w:rPr>
          <w:sz w:val="20"/>
          <w:szCs w:val="20"/>
        </w:rPr>
        <w:t xml:space="preserve">, </w:t>
      </w:r>
      <w:r w:rsidRPr="00591357">
        <w:rPr>
          <w:i/>
          <w:iCs/>
          <w:sz w:val="20"/>
          <w:szCs w:val="20"/>
        </w:rPr>
        <w:t>33</w:t>
      </w:r>
      <w:r w:rsidRPr="00591357">
        <w:rPr>
          <w:sz w:val="20"/>
          <w:szCs w:val="20"/>
        </w:rPr>
        <w:t>(5), 282–290. https://doi.org/10.1016/j.syapm.2010.03.006</w:t>
      </w:r>
    </w:p>
    <w:p w14:paraId="152F10B7" w14:textId="77777777" w:rsidR="00591357" w:rsidRPr="00591357" w:rsidRDefault="00591357" w:rsidP="00591357">
      <w:pPr>
        <w:pStyle w:val="NormalWeb"/>
        <w:ind w:left="480" w:hanging="480"/>
        <w:rPr>
          <w:sz w:val="20"/>
          <w:szCs w:val="20"/>
        </w:rPr>
      </w:pPr>
      <w:r w:rsidRPr="00591357">
        <w:rPr>
          <w:sz w:val="20"/>
          <w:szCs w:val="20"/>
        </w:rPr>
        <w:t xml:space="preserve">Lorite, M. J., Muñoz, S., Olivares, J., Soto, M. J., &amp; Sanjuán, J. (2010). Characterization of strains unlike Mesorhizobium loti that nodulate Lotus spp. in saline soils of Granada, Spain. </w:t>
      </w:r>
      <w:r w:rsidRPr="00591357">
        <w:rPr>
          <w:i/>
          <w:iCs/>
          <w:sz w:val="20"/>
          <w:szCs w:val="20"/>
        </w:rPr>
        <w:t>Applied and Environmental Microbiology</w:t>
      </w:r>
      <w:r w:rsidRPr="00591357">
        <w:rPr>
          <w:sz w:val="20"/>
          <w:szCs w:val="20"/>
        </w:rPr>
        <w:t xml:space="preserve">, </w:t>
      </w:r>
      <w:r w:rsidRPr="00591357">
        <w:rPr>
          <w:i/>
          <w:iCs/>
          <w:sz w:val="20"/>
          <w:szCs w:val="20"/>
        </w:rPr>
        <w:t>76</w:t>
      </w:r>
      <w:r w:rsidRPr="00591357">
        <w:rPr>
          <w:sz w:val="20"/>
          <w:szCs w:val="20"/>
        </w:rPr>
        <w:t>(12), 4019–4026. https://doi.org/10.1128/AEM.02555-09</w:t>
      </w:r>
    </w:p>
    <w:p w14:paraId="49A0FB32" w14:textId="77777777" w:rsidR="00591357" w:rsidRPr="00591357" w:rsidRDefault="00591357" w:rsidP="00591357">
      <w:pPr>
        <w:pStyle w:val="NormalWeb"/>
        <w:ind w:left="480" w:hanging="480"/>
        <w:rPr>
          <w:sz w:val="20"/>
          <w:szCs w:val="20"/>
        </w:rPr>
      </w:pPr>
      <w:r w:rsidRPr="00591357">
        <w:rPr>
          <w:sz w:val="20"/>
          <w:szCs w:val="20"/>
        </w:rPr>
        <w:t xml:space="preserve">Lorite, M. J., Videira e Castro, I., Muñoz, S., &amp; Sanjuán, J. (2012). Phylogenetic relationship of Lotus uliginosus symbionts with bradyrhizobia nodulating genistoid legumes. </w:t>
      </w:r>
      <w:r w:rsidRPr="00591357">
        <w:rPr>
          <w:i/>
          <w:iCs/>
          <w:sz w:val="20"/>
          <w:szCs w:val="20"/>
        </w:rPr>
        <w:t>FEMS Microbiology Ecology</w:t>
      </w:r>
      <w:r w:rsidRPr="00591357">
        <w:rPr>
          <w:sz w:val="20"/>
          <w:szCs w:val="20"/>
        </w:rPr>
        <w:t xml:space="preserve">, </w:t>
      </w:r>
      <w:r w:rsidRPr="00591357">
        <w:rPr>
          <w:i/>
          <w:iCs/>
          <w:sz w:val="20"/>
          <w:szCs w:val="20"/>
        </w:rPr>
        <w:t>79</w:t>
      </w:r>
      <w:r w:rsidRPr="00591357">
        <w:rPr>
          <w:sz w:val="20"/>
          <w:szCs w:val="20"/>
        </w:rPr>
        <w:t>(2), 454–464. https://doi.org/10.1111/j.1574-6941.2011.01230.x</w:t>
      </w:r>
    </w:p>
    <w:p w14:paraId="3FD18847" w14:textId="77777777" w:rsidR="00591357" w:rsidRPr="00591357" w:rsidRDefault="00591357" w:rsidP="00591357">
      <w:pPr>
        <w:pStyle w:val="NormalWeb"/>
        <w:ind w:left="480" w:hanging="480"/>
        <w:rPr>
          <w:sz w:val="20"/>
          <w:szCs w:val="20"/>
        </w:rPr>
      </w:pPr>
      <w:r w:rsidRPr="00591357">
        <w:rPr>
          <w:sz w:val="20"/>
          <w:szCs w:val="20"/>
        </w:rPr>
        <w:t xml:space="preserve">Lu, J. K., He, X. H., Huang, L. B., Kang, L. H., &amp; Xu, D. P. (2012). Two Burkholderia strains from nodules of Dalbergia odorifera T. Chen in Hainan Island, southern China. </w:t>
      </w:r>
      <w:r w:rsidRPr="00591357">
        <w:rPr>
          <w:i/>
          <w:iCs/>
          <w:sz w:val="20"/>
          <w:szCs w:val="20"/>
        </w:rPr>
        <w:t>New Forests</w:t>
      </w:r>
      <w:r w:rsidRPr="00591357">
        <w:rPr>
          <w:sz w:val="20"/>
          <w:szCs w:val="20"/>
        </w:rPr>
        <w:t xml:space="preserve">, </w:t>
      </w:r>
      <w:r w:rsidRPr="00591357">
        <w:rPr>
          <w:i/>
          <w:iCs/>
          <w:sz w:val="20"/>
          <w:szCs w:val="20"/>
        </w:rPr>
        <w:t>43</w:t>
      </w:r>
      <w:r w:rsidRPr="00591357">
        <w:rPr>
          <w:sz w:val="20"/>
          <w:szCs w:val="20"/>
        </w:rPr>
        <w:t>(4), 397–409. https://doi.org/10.1007/s11056-011-9290-8</w:t>
      </w:r>
    </w:p>
    <w:p w14:paraId="6465E0D6" w14:textId="77777777" w:rsidR="00591357" w:rsidRPr="00591357" w:rsidRDefault="00591357" w:rsidP="00591357">
      <w:pPr>
        <w:pStyle w:val="NormalWeb"/>
        <w:ind w:left="480" w:hanging="480"/>
        <w:rPr>
          <w:sz w:val="20"/>
          <w:szCs w:val="20"/>
        </w:rPr>
      </w:pPr>
      <w:r w:rsidRPr="00591357">
        <w:rPr>
          <w:sz w:val="20"/>
          <w:szCs w:val="20"/>
        </w:rPr>
        <w:t xml:space="preserve">Lu, Y. L., Chen, W. F., Han, L. L., Wang, E. T., &amp; Chen, W. X. (2009). Rhizobium alkalisoli sp. nov., isolated from Caragana intermedia growing in saline-alkaline soils in the north of China.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59</w:t>
      </w:r>
      <w:r w:rsidRPr="00591357">
        <w:rPr>
          <w:sz w:val="20"/>
          <w:szCs w:val="20"/>
        </w:rPr>
        <w:t>(12), 3006–3011. https://doi.org/10.1099/ijs.0.007237-0</w:t>
      </w:r>
    </w:p>
    <w:p w14:paraId="336F51CD" w14:textId="77777777" w:rsidR="00591357" w:rsidRPr="00591357" w:rsidRDefault="00591357" w:rsidP="00591357">
      <w:pPr>
        <w:pStyle w:val="NormalWeb"/>
        <w:ind w:left="480" w:hanging="480"/>
        <w:rPr>
          <w:sz w:val="20"/>
          <w:szCs w:val="20"/>
        </w:rPr>
      </w:pPr>
      <w:r w:rsidRPr="00591357">
        <w:rPr>
          <w:sz w:val="20"/>
          <w:szCs w:val="20"/>
        </w:rPr>
        <w:t xml:space="preserve">Lu, Y. L., Chen, W. F., Wang, E. T., Han, L. L., Zhang, X. X., Chen, W. X., &amp; Han, S. Z. (2009). Mesorhizobium shangrilense sp. nov., isolated from root nodules of Caragana species.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59</w:t>
      </w:r>
      <w:r w:rsidRPr="00591357">
        <w:rPr>
          <w:sz w:val="20"/>
          <w:szCs w:val="20"/>
        </w:rPr>
        <w:t>(12), 3012–3018. https://doi.org/10.1099/ijs.0.007393-0</w:t>
      </w:r>
    </w:p>
    <w:p w14:paraId="50A1FA11" w14:textId="77777777" w:rsidR="00591357" w:rsidRPr="00591357" w:rsidRDefault="00591357" w:rsidP="00591357">
      <w:pPr>
        <w:pStyle w:val="NormalWeb"/>
        <w:ind w:left="480" w:hanging="480"/>
        <w:rPr>
          <w:sz w:val="20"/>
          <w:szCs w:val="20"/>
        </w:rPr>
      </w:pPr>
      <w:r w:rsidRPr="00591357">
        <w:rPr>
          <w:sz w:val="20"/>
          <w:szCs w:val="20"/>
        </w:rPr>
        <w:t xml:space="preserve">Mahdhi, M., Nzoue, A., de Lajudie, P., &amp; Mars, M. (2008). Characterization of root-nodulating bacteria on Retama raetam in arid Tunisian soils. </w:t>
      </w:r>
      <w:r w:rsidRPr="00591357">
        <w:rPr>
          <w:i/>
          <w:iCs/>
          <w:sz w:val="20"/>
          <w:szCs w:val="20"/>
        </w:rPr>
        <w:t>Progress in Natural Science</w:t>
      </w:r>
      <w:r w:rsidRPr="00591357">
        <w:rPr>
          <w:sz w:val="20"/>
          <w:szCs w:val="20"/>
        </w:rPr>
        <w:t xml:space="preserve">, </w:t>
      </w:r>
      <w:r w:rsidRPr="00591357">
        <w:rPr>
          <w:i/>
          <w:iCs/>
          <w:sz w:val="20"/>
          <w:szCs w:val="20"/>
        </w:rPr>
        <w:t>18</w:t>
      </w:r>
      <w:r w:rsidRPr="00591357">
        <w:rPr>
          <w:sz w:val="20"/>
          <w:szCs w:val="20"/>
        </w:rPr>
        <w:t>(1), 43–49. https://doi.org/10.1016/j.pnsc.2007.06.002</w:t>
      </w:r>
    </w:p>
    <w:p w14:paraId="71033AC9" w14:textId="77777777" w:rsidR="00591357" w:rsidRPr="00591357" w:rsidRDefault="00591357" w:rsidP="00591357">
      <w:pPr>
        <w:pStyle w:val="NormalWeb"/>
        <w:ind w:left="480" w:hanging="480"/>
        <w:rPr>
          <w:sz w:val="20"/>
          <w:szCs w:val="20"/>
        </w:rPr>
      </w:pPr>
      <w:r w:rsidRPr="00591357">
        <w:rPr>
          <w:sz w:val="20"/>
          <w:szCs w:val="20"/>
        </w:rPr>
        <w:t xml:space="preserve">Manassila, M., Nuntagij, A., Kotepong, S., Boonkerd, N., &amp; Teaumroong, N. (2007). Characterization and monitoring of selected rhizobial strains isolated from tree legumes in Thailand. </w:t>
      </w:r>
      <w:r w:rsidRPr="00591357">
        <w:rPr>
          <w:i/>
          <w:iCs/>
          <w:sz w:val="20"/>
          <w:szCs w:val="20"/>
        </w:rPr>
        <w:t>African Journal of Biotechnology</w:t>
      </w:r>
      <w:r w:rsidRPr="00591357">
        <w:rPr>
          <w:sz w:val="20"/>
          <w:szCs w:val="20"/>
        </w:rPr>
        <w:t xml:space="preserve">, </w:t>
      </w:r>
      <w:r w:rsidRPr="00591357">
        <w:rPr>
          <w:i/>
          <w:iCs/>
          <w:sz w:val="20"/>
          <w:szCs w:val="20"/>
        </w:rPr>
        <w:t>6</w:t>
      </w:r>
      <w:r w:rsidRPr="00591357">
        <w:rPr>
          <w:sz w:val="20"/>
          <w:szCs w:val="20"/>
        </w:rPr>
        <w:t>(12), 1393–1402. https://doi.org/10.5897/AJB2007.000-2196</w:t>
      </w:r>
    </w:p>
    <w:p w14:paraId="23F31E58" w14:textId="77777777" w:rsidR="00591357" w:rsidRPr="00591357" w:rsidRDefault="00591357" w:rsidP="00591357">
      <w:pPr>
        <w:pStyle w:val="NormalWeb"/>
        <w:ind w:left="480" w:hanging="480"/>
        <w:rPr>
          <w:sz w:val="20"/>
          <w:szCs w:val="20"/>
        </w:rPr>
      </w:pPr>
      <w:r w:rsidRPr="00591357">
        <w:rPr>
          <w:sz w:val="20"/>
          <w:szCs w:val="20"/>
        </w:rPr>
        <w:t xml:space="preserve">Marsudi, N. D. S., Glenn, A. R., &amp; Dilworth, M. J. (1999). Identification and characterization of fast- and slow-growing root nodule bacteria from South-Western Australian soils able to nodulate Acacia saligna. </w:t>
      </w:r>
      <w:r w:rsidRPr="00591357">
        <w:rPr>
          <w:i/>
          <w:iCs/>
          <w:sz w:val="20"/>
          <w:szCs w:val="20"/>
        </w:rPr>
        <w:t>Soil Biology and Biochemistry</w:t>
      </w:r>
      <w:r w:rsidRPr="00591357">
        <w:rPr>
          <w:sz w:val="20"/>
          <w:szCs w:val="20"/>
        </w:rPr>
        <w:t xml:space="preserve">, </w:t>
      </w:r>
      <w:r w:rsidRPr="00591357">
        <w:rPr>
          <w:i/>
          <w:iCs/>
          <w:sz w:val="20"/>
          <w:szCs w:val="20"/>
        </w:rPr>
        <w:t>31</w:t>
      </w:r>
      <w:r w:rsidRPr="00591357">
        <w:rPr>
          <w:sz w:val="20"/>
          <w:szCs w:val="20"/>
        </w:rPr>
        <w:t>(9), 1229–1238. https://doi.org/10.1016/S0038-0717(99)00032-2</w:t>
      </w:r>
    </w:p>
    <w:p w14:paraId="40DFCA0B" w14:textId="77777777" w:rsidR="00591357" w:rsidRPr="00591357" w:rsidRDefault="00591357" w:rsidP="00591357">
      <w:pPr>
        <w:pStyle w:val="NormalWeb"/>
        <w:ind w:left="480" w:hanging="480"/>
        <w:rPr>
          <w:sz w:val="20"/>
          <w:szCs w:val="20"/>
        </w:rPr>
      </w:pPr>
      <w:r w:rsidRPr="00591357">
        <w:rPr>
          <w:sz w:val="20"/>
          <w:szCs w:val="20"/>
        </w:rPr>
        <w:t xml:space="preserve">Mártir, M. C., Tlusty, B., Van Berkum, P., &amp; Graham, P. H. (2007). The genetic diversity of rhizobia associated with Daiea purpurea Vent. in fragmented grasslands of west-central Minnesota. </w:t>
      </w:r>
      <w:r w:rsidRPr="00591357">
        <w:rPr>
          <w:i/>
          <w:iCs/>
          <w:sz w:val="20"/>
          <w:szCs w:val="20"/>
        </w:rPr>
        <w:t>Canadian Journal of Microbiology</w:t>
      </w:r>
      <w:r w:rsidRPr="00591357">
        <w:rPr>
          <w:sz w:val="20"/>
          <w:szCs w:val="20"/>
        </w:rPr>
        <w:t xml:space="preserve">, </w:t>
      </w:r>
      <w:r w:rsidRPr="00591357">
        <w:rPr>
          <w:i/>
          <w:iCs/>
          <w:sz w:val="20"/>
          <w:szCs w:val="20"/>
        </w:rPr>
        <w:t>53</w:t>
      </w:r>
      <w:r w:rsidRPr="00591357">
        <w:rPr>
          <w:sz w:val="20"/>
          <w:szCs w:val="20"/>
        </w:rPr>
        <w:t>(3), 351–363. https://doi.org/10.1139/W06-137</w:t>
      </w:r>
    </w:p>
    <w:p w14:paraId="6456EB0D" w14:textId="77777777" w:rsidR="00591357" w:rsidRPr="00591357" w:rsidRDefault="00591357" w:rsidP="00591357">
      <w:pPr>
        <w:pStyle w:val="NormalWeb"/>
        <w:ind w:left="480" w:hanging="480"/>
        <w:rPr>
          <w:sz w:val="20"/>
          <w:szCs w:val="20"/>
        </w:rPr>
      </w:pPr>
      <w:r w:rsidRPr="00591357">
        <w:rPr>
          <w:sz w:val="20"/>
          <w:szCs w:val="20"/>
        </w:rPr>
        <w:lastRenderedPageBreak/>
        <w:t xml:space="preserve">Mavengere, N. R., Ellis, A. G., &amp; Le Roux, J. J. (2014). Burkholderia aspalathi sp. nov., isolated from root nodules of the South African legume Aspalathus abietina Thunb.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64</w:t>
      </w:r>
      <w:r w:rsidRPr="00591357">
        <w:rPr>
          <w:sz w:val="20"/>
          <w:szCs w:val="20"/>
        </w:rPr>
        <w:t>(PART 6), 1906–1912. https://doi.org/10.1099/ijs.0.057067-0</w:t>
      </w:r>
    </w:p>
    <w:p w14:paraId="75843081" w14:textId="77777777" w:rsidR="00591357" w:rsidRPr="00591357" w:rsidRDefault="00591357" w:rsidP="00591357">
      <w:pPr>
        <w:pStyle w:val="NormalWeb"/>
        <w:ind w:left="480" w:hanging="480"/>
        <w:rPr>
          <w:sz w:val="20"/>
          <w:szCs w:val="20"/>
        </w:rPr>
      </w:pPr>
      <w:r w:rsidRPr="00591357">
        <w:rPr>
          <w:sz w:val="20"/>
          <w:szCs w:val="20"/>
        </w:rPr>
        <w:t xml:space="preserve">McInroy, S. G., Campbell, C. D., Haukka, K. E., Odee, D. W., Sprent, J. I., Wang, W. J., … Sutherland, J. M. (1999). Characterisation of rhizobia from African acacias and other tropical woody legumes using Biolog(TM) and partial 16S rRNA sequencing. </w:t>
      </w:r>
      <w:r w:rsidRPr="00591357">
        <w:rPr>
          <w:i/>
          <w:iCs/>
          <w:sz w:val="20"/>
          <w:szCs w:val="20"/>
        </w:rPr>
        <w:t>FEMS Microbiology Letters</w:t>
      </w:r>
      <w:r w:rsidRPr="00591357">
        <w:rPr>
          <w:sz w:val="20"/>
          <w:szCs w:val="20"/>
        </w:rPr>
        <w:t xml:space="preserve">, </w:t>
      </w:r>
      <w:r w:rsidRPr="00591357">
        <w:rPr>
          <w:i/>
          <w:iCs/>
          <w:sz w:val="20"/>
          <w:szCs w:val="20"/>
        </w:rPr>
        <w:t>170</w:t>
      </w:r>
      <w:r w:rsidRPr="00591357">
        <w:rPr>
          <w:sz w:val="20"/>
          <w:szCs w:val="20"/>
        </w:rPr>
        <w:t>(1), 111–117. https://doi.org/10.1016/S0378-1097(98)00530-8</w:t>
      </w:r>
    </w:p>
    <w:p w14:paraId="6B45BC72" w14:textId="77777777" w:rsidR="00591357" w:rsidRPr="00591357" w:rsidRDefault="00591357" w:rsidP="00591357">
      <w:pPr>
        <w:pStyle w:val="NormalWeb"/>
        <w:ind w:left="480" w:hanging="480"/>
        <w:rPr>
          <w:sz w:val="20"/>
          <w:szCs w:val="20"/>
        </w:rPr>
      </w:pPr>
      <w:r w:rsidRPr="00591357">
        <w:rPr>
          <w:sz w:val="20"/>
          <w:szCs w:val="20"/>
        </w:rPr>
        <w:t xml:space="preserve">Melkonian, R., Moulin, L., Béna, G., Tisseyre, P., Chaintreuil, C., Heulin, K., … Laguerre, G. (2014). The geographical patterns of symbiont diversity in the invasive legume Mimosa pudica can be explained by the competitiveness of its symbionts and by the host genotype. </w:t>
      </w:r>
      <w:r w:rsidRPr="00591357">
        <w:rPr>
          <w:i/>
          <w:iCs/>
          <w:sz w:val="20"/>
          <w:szCs w:val="20"/>
        </w:rPr>
        <w:t>Environmental Microbiology</w:t>
      </w:r>
      <w:r w:rsidRPr="00591357">
        <w:rPr>
          <w:sz w:val="20"/>
          <w:szCs w:val="20"/>
        </w:rPr>
        <w:t xml:space="preserve">, </w:t>
      </w:r>
      <w:r w:rsidRPr="00591357">
        <w:rPr>
          <w:i/>
          <w:iCs/>
          <w:sz w:val="20"/>
          <w:szCs w:val="20"/>
        </w:rPr>
        <w:t>16</w:t>
      </w:r>
      <w:r w:rsidRPr="00591357">
        <w:rPr>
          <w:sz w:val="20"/>
          <w:szCs w:val="20"/>
        </w:rPr>
        <w:t>(7), 2099–2111. https://doi.org/10.1111/1462-2920.12286</w:t>
      </w:r>
    </w:p>
    <w:p w14:paraId="6D5B5DB8" w14:textId="77777777" w:rsidR="00591357" w:rsidRPr="00591357" w:rsidRDefault="00591357" w:rsidP="00591357">
      <w:pPr>
        <w:pStyle w:val="NormalWeb"/>
        <w:ind w:left="480" w:hanging="480"/>
        <w:rPr>
          <w:sz w:val="20"/>
          <w:szCs w:val="20"/>
        </w:rPr>
      </w:pPr>
      <w:r w:rsidRPr="00591357">
        <w:rPr>
          <w:sz w:val="20"/>
          <w:szCs w:val="20"/>
        </w:rPr>
        <w:t xml:space="preserve">Milnitsky, F., Frioni, L., &amp; Agius, F. (1997). Characterization of rhizobia that nodulate native legume trees from Uruguay. </w:t>
      </w:r>
      <w:r w:rsidRPr="00591357">
        <w:rPr>
          <w:i/>
          <w:iCs/>
          <w:sz w:val="20"/>
          <w:szCs w:val="20"/>
        </w:rPr>
        <w:t>Soil Biology and Biochemistry</w:t>
      </w:r>
      <w:r w:rsidRPr="00591357">
        <w:rPr>
          <w:sz w:val="20"/>
          <w:szCs w:val="20"/>
        </w:rPr>
        <w:t xml:space="preserve">, </w:t>
      </w:r>
      <w:r w:rsidRPr="00591357">
        <w:rPr>
          <w:i/>
          <w:iCs/>
          <w:sz w:val="20"/>
          <w:szCs w:val="20"/>
        </w:rPr>
        <w:t>29</w:t>
      </w:r>
      <w:r w:rsidRPr="00591357">
        <w:rPr>
          <w:sz w:val="20"/>
          <w:szCs w:val="20"/>
        </w:rPr>
        <w:t>(5–6), 989–992. https://doi.org/10.1016/S0038-0717(96)00214-3</w:t>
      </w:r>
    </w:p>
    <w:p w14:paraId="652742DE" w14:textId="77777777" w:rsidR="00591357" w:rsidRPr="00591357" w:rsidRDefault="00591357" w:rsidP="00591357">
      <w:pPr>
        <w:pStyle w:val="NormalWeb"/>
        <w:ind w:left="480" w:hanging="480"/>
        <w:rPr>
          <w:sz w:val="20"/>
          <w:szCs w:val="20"/>
        </w:rPr>
      </w:pPr>
      <w:r w:rsidRPr="00591357">
        <w:rPr>
          <w:sz w:val="20"/>
          <w:szCs w:val="20"/>
        </w:rPr>
        <w:t xml:space="preserve">Mishra, R. P. N., Tisseyre, P., Melkonian, R., Chaintreuil, C., Miché, L., Klonowska, A., … Moulin, L. (2012). Genetic diversity of Mimosa pudica rhizobial symbionts in soils of French Guiana: Investigating the origin and diversity of Burkholderia phymatum and other beta-rhizobia. </w:t>
      </w:r>
      <w:r w:rsidRPr="00591357">
        <w:rPr>
          <w:i/>
          <w:iCs/>
          <w:sz w:val="20"/>
          <w:szCs w:val="20"/>
        </w:rPr>
        <w:t>FEMS Microbiology Ecology</w:t>
      </w:r>
      <w:r w:rsidRPr="00591357">
        <w:rPr>
          <w:sz w:val="20"/>
          <w:szCs w:val="20"/>
        </w:rPr>
        <w:t xml:space="preserve">, </w:t>
      </w:r>
      <w:r w:rsidRPr="00591357">
        <w:rPr>
          <w:i/>
          <w:iCs/>
          <w:sz w:val="20"/>
          <w:szCs w:val="20"/>
        </w:rPr>
        <w:t>79</w:t>
      </w:r>
      <w:r w:rsidRPr="00591357">
        <w:rPr>
          <w:sz w:val="20"/>
          <w:szCs w:val="20"/>
        </w:rPr>
        <w:t>(2), 487–503. https://doi.org/10.1111/j.1574-6941.2011.01235.x</w:t>
      </w:r>
    </w:p>
    <w:p w14:paraId="2E3D3590" w14:textId="77777777" w:rsidR="00591357" w:rsidRPr="00591357" w:rsidRDefault="00591357" w:rsidP="00591357">
      <w:pPr>
        <w:pStyle w:val="NormalWeb"/>
        <w:ind w:left="480" w:hanging="480"/>
        <w:rPr>
          <w:sz w:val="20"/>
          <w:szCs w:val="20"/>
        </w:rPr>
      </w:pPr>
      <w:r w:rsidRPr="00591357">
        <w:rPr>
          <w:sz w:val="20"/>
          <w:szCs w:val="20"/>
        </w:rPr>
        <w:t xml:space="preserve">Mnasri, B., Badri, Y., Saïdi, S., de Lajudie, P., &amp; Mhamdi, R. (2009). Symbiotic diversity of Ensifer meliloti strains recovered from various legume species in Tunisia. </w:t>
      </w:r>
      <w:r w:rsidRPr="00591357">
        <w:rPr>
          <w:i/>
          <w:iCs/>
          <w:sz w:val="20"/>
          <w:szCs w:val="20"/>
        </w:rPr>
        <w:t>Systematic and Applied Microbiology</w:t>
      </w:r>
      <w:r w:rsidRPr="00591357">
        <w:rPr>
          <w:sz w:val="20"/>
          <w:szCs w:val="20"/>
        </w:rPr>
        <w:t xml:space="preserve">, </w:t>
      </w:r>
      <w:r w:rsidRPr="00591357">
        <w:rPr>
          <w:i/>
          <w:iCs/>
          <w:sz w:val="20"/>
          <w:szCs w:val="20"/>
        </w:rPr>
        <w:t>32</w:t>
      </w:r>
      <w:r w:rsidRPr="00591357">
        <w:rPr>
          <w:sz w:val="20"/>
          <w:szCs w:val="20"/>
        </w:rPr>
        <w:t>(8), 583–592. https://doi.org/10.1016/j.syapm.2009.07.007</w:t>
      </w:r>
    </w:p>
    <w:p w14:paraId="7D3C92E6" w14:textId="77777777" w:rsidR="00591357" w:rsidRPr="00591357" w:rsidRDefault="00591357" w:rsidP="00591357">
      <w:pPr>
        <w:pStyle w:val="NormalWeb"/>
        <w:ind w:left="480" w:hanging="480"/>
        <w:rPr>
          <w:sz w:val="20"/>
          <w:szCs w:val="20"/>
        </w:rPr>
      </w:pPr>
      <w:r w:rsidRPr="00591357">
        <w:rPr>
          <w:sz w:val="20"/>
          <w:szCs w:val="20"/>
        </w:rPr>
        <w:t xml:space="preserve">Montecchia, M. S., Kerber, N. L., Pucheu, N. L., Perticari, A., &amp; García, A. F. (2002). Analysis of genomic diversity among photosynthetic stem-nodulating rhizobial strains from Northeast Argentina. </w:t>
      </w:r>
      <w:r w:rsidRPr="00591357">
        <w:rPr>
          <w:i/>
          <w:iCs/>
          <w:sz w:val="20"/>
          <w:szCs w:val="20"/>
        </w:rPr>
        <w:t>Systematic and Applied Microbiology</w:t>
      </w:r>
      <w:r w:rsidRPr="00591357">
        <w:rPr>
          <w:sz w:val="20"/>
          <w:szCs w:val="20"/>
        </w:rPr>
        <w:t xml:space="preserve">, </w:t>
      </w:r>
      <w:r w:rsidRPr="00591357">
        <w:rPr>
          <w:i/>
          <w:iCs/>
          <w:sz w:val="20"/>
          <w:szCs w:val="20"/>
        </w:rPr>
        <w:t>25</w:t>
      </w:r>
      <w:r w:rsidRPr="00591357">
        <w:rPr>
          <w:sz w:val="20"/>
          <w:szCs w:val="20"/>
        </w:rPr>
        <w:t>(3), 423–433. https://doi.org/10.1078/0723-2020-00123</w:t>
      </w:r>
    </w:p>
    <w:p w14:paraId="17DC8D99" w14:textId="77777777" w:rsidR="00591357" w:rsidRPr="00591357" w:rsidRDefault="00591357" w:rsidP="00591357">
      <w:pPr>
        <w:pStyle w:val="NormalWeb"/>
        <w:ind w:left="480" w:hanging="480"/>
        <w:rPr>
          <w:sz w:val="20"/>
          <w:szCs w:val="20"/>
        </w:rPr>
      </w:pPr>
      <w:r w:rsidRPr="00591357">
        <w:rPr>
          <w:sz w:val="20"/>
          <w:szCs w:val="20"/>
        </w:rPr>
        <w:t xml:space="preserve">Moukoumi, J., Hynes, R. K., Dumonceaux, T. J., Town, J., &amp; Bélanger, N. (2013). Characterization and genus identification of rhizobial symbionts from Caragana arborescens in western Canada. </w:t>
      </w:r>
      <w:r w:rsidRPr="00591357">
        <w:rPr>
          <w:i/>
          <w:iCs/>
          <w:sz w:val="20"/>
          <w:szCs w:val="20"/>
        </w:rPr>
        <w:t>Canadian Journal of Microbiology</w:t>
      </w:r>
      <w:r w:rsidRPr="00591357">
        <w:rPr>
          <w:sz w:val="20"/>
          <w:szCs w:val="20"/>
        </w:rPr>
        <w:t xml:space="preserve">, </w:t>
      </w:r>
      <w:r w:rsidRPr="00591357">
        <w:rPr>
          <w:i/>
          <w:iCs/>
          <w:sz w:val="20"/>
          <w:szCs w:val="20"/>
        </w:rPr>
        <w:t>59</w:t>
      </w:r>
      <w:r w:rsidRPr="00591357">
        <w:rPr>
          <w:sz w:val="20"/>
          <w:szCs w:val="20"/>
        </w:rPr>
        <w:t>(6), 399–406. https://doi.org/10.1139/cjm-2013-0158</w:t>
      </w:r>
    </w:p>
    <w:p w14:paraId="0330ECCB" w14:textId="77777777" w:rsidR="00591357" w:rsidRPr="00591357" w:rsidRDefault="00591357" w:rsidP="00591357">
      <w:pPr>
        <w:pStyle w:val="NormalWeb"/>
        <w:ind w:left="480" w:hanging="480"/>
        <w:rPr>
          <w:sz w:val="20"/>
          <w:szCs w:val="20"/>
        </w:rPr>
      </w:pPr>
      <w:r w:rsidRPr="00591357">
        <w:rPr>
          <w:sz w:val="20"/>
          <w:szCs w:val="20"/>
        </w:rPr>
        <w:t xml:space="preserve">Mutch, L. A., &amp; Young, J. P. W. (2004). Diversity and specificity of Rhizobium leguminosarum biovar viciae on wild and cultivated legumes. </w:t>
      </w:r>
      <w:r w:rsidRPr="00591357">
        <w:rPr>
          <w:i/>
          <w:iCs/>
          <w:sz w:val="20"/>
          <w:szCs w:val="20"/>
        </w:rPr>
        <w:t>Molecular Ecology</w:t>
      </w:r>
      <w:r w:rsidRPr="00591357">
        <w:rPr>
          <w:sz w:val="20"/>
          <w:szCs w:val="20"/>
        </w:rPr>
        <w:t xml:space="preserve">, </w:t>
      </w:r>
      <w:r w:rsidRPr="00591357">
        <w:rPr>
          <w:i/>
          <w:iCs/>
          <w:sz w:val="20"/>
          <w:szCs w:val="20"/>
        </w:rPr>
        <w:t>13</w:t>
      </w:r>
      <w:r w:rsidRPr="00591357">
        <w:rPr>
          <w:sz w:val="20"/>
          <w:szCs w:val="20"/>
        </w:rPr>
        <w:t>(8), 2435–2444. https://doi.org/10.1111/j.1365-294X.2004.02259.x</w:t>
      </w:r>
    </w:p>
    <w:p w14:paraId="06F8E2CB" w14:textId="77777777" w:rsidR="00591357" w:rsidRPr="00591357" w:rsidRDefault="00591357" w:rsidP="00591357">
      <w:pPr>
        <w:pStyle w:val="NormalWeb"/>
        <w:ind w:left="480" w:hanging="480"/>
        <w:rPr>
          <w:sz w:val="20"/>
          <w:szCs w:val="20"/>
        </w:rPr>
      </w:pPr>
      <w:r w:rsidRPr="00591357">
        <w:rPr>
          <w:sz w:val="20"/>
          <w:szCs w:val="20"/>
        </w:rPr>
        <w:t xml:space="preserve">Ndlovu, J., Richardson, D. M., Wilson, J. R. U., &amp; Le Roux, J. J. (2013). Co-invasion of South African ecosystems by an Australian legume and its rhizobial symbionts. </w:t>
      </w:r>
      <w:r w:rsidRPr="00591357">
        <w:rPr>
          <w:i/>
          <w:iCs/>
          <w:sz w:val="20"/>
          <w:szCs w:val="20"/>
        </w:rPr>
        <w:t>Journal of Biogeography</w:t>
      </w:r>
      <w:r w:rsidRPr="00591357">
        <w:rPr>
          <w:sz w:val="20"/>
          <w:szCs w:val="20"/>
        </w:rPr>
        <w:t xml:space="preserve">, </w:t>
      </w:r>
      <w:r w:rsidRPr="00591357">
        <w:rPr>
          <w:i/>
          <w:iCs/>
          <w:sz w:val="20"/>
          <w:szCs w:val="20"/>
        </w:rPr>
        <w:t>40</w:t>
      </w:r>
      <w:r w:rsidRPr="00591357">
        <w:rPr>
          <w:sz w:val="20"/>
          <w:szCs w:val="20"/>
        </w:rPr>
        <w:t>(7), 1240–1251. https://doi.org/10.1111/jbi.12091</w:t>
      </w:r>
    </w:p>
    <w:p w14:paraId="15213E52" w14:textId="77777777" w:rsidR="00591357" w:rsidRPr="00591357" w:rsidRDefault="00591357" w:rsidP="00591357">
      <w:pPr>
        <w:pStyle w:val="NormalWeb"/>
        <w:ind w:left="480" w:hanging="480"/>
        <w:rPr>
          <w:sz w:val="20"/>
          <w:szCs w:val="20"/>
        </w:rPr>
      </w:pPr>
      <w:r w:rsidRPr="00591357">
        <w:rPr>
          <w:sz w:val="20"/>
          <w:szCs w:val="20"/>
        </w:rPr>
        <w:t xml:space="preserve">Nzoué, A., Miché, L., Klonowska, A., Laguerre, G., de Lajudie, P., &amp; Moulin, L. (2009). Multilocus sequence analysis of bradyrhizobia isolated from Aeschynomene species in Senegal. </w:t>
      </w:r>
      <w:r w:rsidRPr="00591357">
        <w:rPr>
          <w:i/>
          <w:iCs/>
          <w:sz w:val="20"/>
          <w:szCs w:val="20"/>
        </w:rPr>
        <w:t>Systematic and Applied Microbiology</w:t>
      </w:r>
      <w:r w:rsidRPr="00591357">
        <w:rPr>
          <w:sz w:val="20"/>
          <w:szCs w:val="20"/>
        </w:rPr>
        <w:t xml:space="preserve">, </w:t>
      </w:r>
      <w:r w:rsidRPr="00591357">
        <w:rPr>
          <w:i/>
          <w:iCs/>
          <w:sz w:val="20"/>
          <w:szCs w:val="20"/>
        </w:rPr>
        <w:t>32</w:t>
      </w:r>
      <w:r w:rsidRPr="00591357">
        <w:rPr>
          <w:sz w:val="20"/>
          <w:szCs w:val="20"/>
        </w:rPr>
        <w:t>(6), 400–412. https://doi.org/10.1016/j.syapm.2009.06.002</w:t>
      </w:r>
    </w:p>
    <w:p w14:paraId="37609F94" w14:textId="77777777" w:rsidR="00591357" w:rsidRPr="00591357" w:rsidRDefault="00591357" w:rsidP="00591357">
      <w:pPr>
        <w:pStyle w:val="NormalWeb"/>
        <w:ind w:left="480" w:hanging="480"/>
        <w:rPr>
          <w:sz w:val="20"/>
          <w:szCs w:val="20"/>
        </w:rPr>
      </w:pPr>
      <w:r w:rsidRPr="00591357">
        <w:rPr>
          <w:sz w:val="20"/>
          <w:szCs w:val="20"/>
        </w:rPr>
        <w:t xml:space="preserve">Ourarhi, M., Abdelmoumen, H., Guerrouj, K., Benata, H., Muresu, R., Squartini, A., &amp; Missbah El Idrissi, M. (2011). Colutea arborescens is nodulated by diverse rhizobia in Eastern Morocco. </w:t>
      </w:r>
      <w:r w:rsidRPr="00591357">
        <w:rPr>
          <w:i/>
          <w:iCs/>
          <w:sz w:val="20"/>
          <w:szCs w:val="20"/>
        </w:rPr>
        <w:t>Archives of Microbiology</w:t>
      </w:r>
      <w:r w:rsidRPr="00591357">
        <w:rPr>
          <w:sz w:val="20"/>
          <w:szCs w:val="20"/>
        </w:rPr>
        <w:t xml:space="preserve">, </w:t>
      </w:r>
      <w:r w:rsidRPr="00591357">
        <w:rPr>
          <w:i/>
          <w:iCs/>
          <w:sz w:val="20"/>
          <w:szCs w:val="20"/>
        </w:rPr>
        <w:t>193</w:t>
      </w:r>
      <w:r w:rsidRPr="00591357">
        <w:rPr>
          <w:sz w:val="20"/>
          <w:szCs w:val="20"/>
        </w:rPr>
        <w:t>(2), 115–124. https://doi.org/10.1007/s00203-010-0650-0</w:t>
      </w:r>
    </w:p>
    <w:p w14:paraId="10D6CC85" w14:textId="77777777" w:rsidR="00591357" w:rsidRPr="00591357" w:rsidRDefault="00591357" w:rsidP="00591357">
      <w:pPr>
        <w:pStyle w:val="NormalWeb"/>
        <w:ind w:left="480" w:hanging="480"/>
        <w:rPr>
          <w:sz w:val="20"/>
          <w:szCs w:val="20"/>
        </w:rPr>
      </w:pPr>
      <w:r w:rsidRPr="00591357">
        <w:rPr>
          <w:sz w:val="20"/>
          <w:szCs w:val="20"/>
        </w:rPr>
        <w:t xml:space="preserve">Palaniappan, P., Chauhan, P. S., Saravanan, V. S., Anandham, R., &amp; Sa, T. (2010). Isolation and characterization of plant growth promoting endophytic bacterial isolates from root nodule of Lespedeza sp. </w:t>
      </w:r>
      <w:r w:rsidRPr="00591357">
        <w:rPr>
          <w:i/>
          <w:iCs/>
          <w:sz w:val="20"/>
          <w:szCs w:val="20"/>
        </w:rPr>
        <w:t>Biology and Fertility of Soils</w:t>
      </w:r>
      <w:r w:rsidRPr="00591357">
        <w:rPr>
          <w:sz w:val="20"/>
          <w:szCs w:val="20"/>
        </w:rPr>
        <w:t xml:space="preserve">, </w:t>
      </w:r>
      <w:r w:rsidRPr="00591357">
        <w:rPr>
          <w:i/>
          <w:iCs/>
          <w:sz w:val="20"/>
          <w:szCs w:val="20"/>
        </w:rPr>
        <w:t>46</w:t>
      </w:r>
      <w:r w:rsidRPr="00591357">
        <w:rPr>
          <w:sz w:val="20"/>
          <w:szCs w:val="20"/>
        </w:rPr>
        <w:t>(8), 807–816. https://doi.org/10.1007/s00374-010-0485-5</w:t>
      </w:r>
    </w:p>
    <w:p w14:paraId="1B70BAB9" w14:textId="77777777" w:rsidR="00591357" w:rsidRPr="00591357" w:rsidRDefault="00591357" w:rsidP="00591357">
      <w:pPr>
        <w:pStyle w:val="NormalWeb"/>
        <w:ind w:left="480" w:hanging="480"/>
        <w:rPr>
          <w:sz w:val="20"/>
          <w:szCs w:val="20"/>
        </w:rPr>
      </w:pPr>
      <w:r w:rsidRPr="00591357">
        <w:rPr>
          <w:sz w:val="20"/>
          <w:szCs w:val="20"/>
        </w:rPr>
        <w:lastRenderedPageBreak/>
        <w:t xml:space="preserve">Pandey, P., Kang, S. C., &amp; Maheshwari, D. K. (2005). Isolation of endophytic plant growth promoting Burkholderia sp. MSSP from root nodules of Mimosa pudica. </w:t>
      </w:r>
      <w:r w:rsidRPr="00591357">
        <w:rPr>
          <w:i/>
          <w:iCs/>
          <w:sz w:val="20"/>
          <w:szCs w:val="20"/>
        </w:rPr>
        <w:t>Current Science</w:t>
      </w:r>
      <w:r w:rsidRPr="00591357">
        <w:rPr>
          <w:sz w:val="20"/>
          <w:szCs w:val="20"/>
        </w:rPr>
        <w:t xml:space="preserve">, </w:t>
      </w:r>
      <w:r w:rsidRPr="00591357">
        <w:rPr>
          <w:i/>
          <w:iCs/>
          <w:sz w:val="20"/>
          <w:szCs w:val="20"/>
        </w:rPr>
        <w:t>89</w:t>
      </w:r>
      <w:r w:rsidRPr="00591357">
        <w:rPr>
          <w:sz w:val="20"/>
          <w:szCs w:val="20"/>
        </w:rPr>
        <w:t>(1), 177–180.</w:t>
      </w:r>
    </w:p>
    <w:p w14:paraId="4EB80BB8" w14:textId="77777777" w:rsidR="00591357" w:rsidRPr="00591357" w:rsidRDefault="00591357" w:rsidP="00591357">
      <w:pPr>
        <w:pStyle w:val="NormalWeb"/>
        <w:ind w:left="480" w:hanging="480"/>
        <w:rPr>
          <w:sz w:val="20"/>
          <w:szCs w:val="20"/>
        </w:rPr>
      </w:pPr>
      <w:r w:rsidRPr="00591357">
        <w:rPr>
          <w:sz w:val="20"/>
          <w:szCs w:val="20"/>
        </w:rPr>
        <w:t xml:space="preserve">Parker, M. A. (2000). Divergent Bradyrhizobium, symbionts on Tachigali versicolor from Barro Colorado Island, Panama. </w:t>
      </w:r>
      <w:r w:rsidRPr="00591357">
        <w:rPr>
          <w:i/>
          <w:iCs/>
          <w:sz w:val="20"/>
          <w:szCs w:val="20"/>
        </w:rPr>
        <w:t>Systematic and Applied Microbiology</w:t>
      </w:r>
      <w:r w:rsidRPr="00591357">
        <w:rPr>
          <w:sz w:val="20"/>
          <w:szCs w:val="20"/>
        </w:rPr>
        <w:t xml:space="preserve">, </w:t>
      </w:r>
      <w:r w:rsidRPr="00591357">
        <w:rPr>
          <w:i/>
          <w:iCs/>
          <w:sz w:val="20"/>
          <w:szCs w:val="20"/>
        </w:rPr>
        <w:t>23</w:t>
      </w:r>
      <w:r w:rsidRPr="00591357">
        <w:rPr>
          <w:sz w:val="20"/>
          <w:szCs w:val="20"/>
        </w:rPr>
        <w:t>(4), 585–590. https://doi.org/10.1016/S0723-2020(00)80034-X</w:t>
      </w:r>
    </w:p>
    <w:p w14:paraId="05A67ABF" w14:textId="77777777" w:rsidR="00591357" w:rsidRPr="00591357" w:rsidRDefault="00591357" w:rsidP="00591357">
      <w:pPr>
        <w:pStyle w:val="NormalWeb"/>
        <w:ind w:left="480" w:hanging="480"/>
        <w:rPr>
          <w:sz w:val="20"/>
          <w:szCs w:val="20"/>
        </w:rPr>
      </w:pPr>
      <w:r w:rsidRPr="00591357">
        <w:rPr>
          <w:sz w:val="20"/>
          <w:szCs w:val="20"/>
        </w:rPr>
        <w:t xml:space="preserve">Parker, M. A. (2003). A widespread Neotropical Bradyrhizobium lineage associated with Machaerium and Desmodium (Papilionoideae). </w:t>
      </w:r>
      <w:r w:rsidRPr="00591357">
        <w:rPr>
          <w:i/>
          <w:iCs/>
          <w:sz w:val="20"/>
          <w:szCs w:val="20"/>
        </w:rPr>
        <w:t>Plant and Soil</w:t>
      </w:r>
      <w:r w:rsidRPr="00591357">
        <w:rPr>
          <w:sz w:val="20"/>
          <w:szCs w:val="20"/>
        </w:rPr>
        <w:t xml:space="preserve">, </w:t>
      </w:r>
      <w:r w:rsidRPr="00591357">
        <w:rPr>
          <w:i/>
          <w:iCs/>
          <w:sz w:val="20"/>
          <w:szCs w:val="20"/>
        </w:rPr>
        <w:t>254</w:t>
      </w:r>
      <w:r w:rsidRPr="00591357">
        <w:rPr>
          <w:sz w:val="20"/>
          <w:szCs w:val="20"/>
        </w:rPr>
        <w:t>(2), 263–268. https://doi.org/10.1023/A:1025523818780</w:t>
      </w:r>
    </w:p>
    <w:p w14:paraId="5EBFB040" w14:textId="77777777" w:rsidR="00591357" w:rsidRPr="00591357" w:rsidRDefault="00591357" w:rsidP="00591357">
      <w:pPr>
        <w:pStyle w:val="NormalWeb"/>
        <w:ind w:left="480" w:hanging="480"/>
        <w:rPr>
          <w:sz w:val="20"/>
          <w:szCs w:val="20"/>
        </w:rPr>
      </w:pPr>
      <w:r w:rsidRPr="00591357">
        <w:rPr>
          <w:sz w:val="20"/>
          <w:szCs w:val="20"/>
        </w:rPr>
        <w:t xml:space="preserve">Parker, M. A. (2004). rRNA and dnaK relationships of Bradyrhizobium sp. nodule bacteria from four Papilionoid legume trees in Costa Rica. </w:t>
      </w:r>
      <w:r w:rsidRPr="00591357">
        <w:rPr>
          <w:i/>
          <w:iCs/>
          <w:sz w:val="20"/>
          <w:szCs w:val="20"/>
        </w:rPr>
        <w:t>Systematic and Applied Microbiology</w:t>
      </w:r>
      <w:r w:rsidRPr="00591357">
        <w:rPr>
          <w:sz w:val="20"/>
          <w:szCs w:val="20"/>
        </w:rPr>
        <w:t xml:space="preserve">, </w:t>
      </w:r>
      <w:r w:rsidRPr="00591357">
        <w:rPr>
          <w:i/>
          <w:iCs/>
          <w:sz w:val="20"/>
          <w:szCs w:val="20"/>
        </w:rPr>
        <w:t>27</w:t>
      </w:r>
      <w:r w:rsidRPr="00591357">
        <w:rPr>
          <w:sz w:val="20"/>
          <w:szCs w:val="20"/>
        </w:rPr>
        <w:t>(3), 334–342. https://doi.org/10.1078/0723-2020-00266</w:t>
      </w:r>
    </w:p>
    <w:p w14:paraId="7AD9704C" w14:textId="77777777" w:rsidR="00591357" w:rsidRPr="00591357" w:rsidRDefault="00591357" w:rsidP="00591357">
      <w:pPr>
        <w:pStyle w:val="NormalWeb"/>
        <w:ind w:left="480" w:hanging="480"/>
        <w:rPr>
          <w:sz w:val="20"/>
          <w:szCs w:val="20"/>
        </w:rPr>
      </w:pPr>
      <w:r w:rsidRPr="00591357">
        <w:rPr>
          <w:sz w:val="20"/>
          <w:szCs w:val="20"/>
        </w:rPr>
        <w:t xml:space="preserve">Parker, M. A., Doyle, J. L., &amp; Doyle, J. J. (2004). Comparative phylogeography of Amphicarpaea legumes and their root-nodule symbionts in Japan and North America. </w:t>
      </w:r>
      <w:r w:rsidRPr="00591357">
        <w:rPr>
          <w:i/>
          <w:iCs/>
          <w:sz w:val="20"/>
          <w:szCs w:val="20"/>
        </w:rPr>
        <w:t>Journal of Biogeography</w:t>
      </w:r>
      <w:r w:rsidRPr="00591357">
        <w:rPr>
          <w:sz w:val="20"/>
          <w:szCs w:val="20"/>
        </w:rPr>
        <w:t xml:space="preserve">, </w:t>
      </w:r>
      <w:r w:rsidRPr="00591357">
        <w:rPr>
          <w:i/>
          <w:iCs/>
          <w:sz w:val="20"/>
          <w:szCs w:val="20"/>
        </w:rPr>
        <w:t>31</w:t>
      </w:r>
      <w:r w:rsidRPr="00591357">
        <w:rPr>
          <w:sz w:val="20"/>
          <w:szCs w:val="20"/>
        </w:rPr>
        <w:t>(3), 425–434. https://doi.org/10.1046/j.0305-0270.2003.01030.x</w:t>
      </w:r>
    </w:p>
    <w:p w14:paraId="02B606C7" w14:textId="77777777" w:rsidR="00591357" w:rsidRPr="00591357" w:rsidRDefault="00591357" w:rsidP="00591357">
      <w:pPr>
        <w:pStyle w:val="NormalWeb"/>
        <w:ind w:left="480" w:hanging="480"/>
        <w:rPr>
          <w:sz w:val="20"/>
          <w:szCs w:val="20"/>
        </w:rPr>
      </w:pPr>
      <w:r w:rsidRPr="00591357">
        <w:rPr>
          <w:sz w:val="20"/>
          <w:szCs w:val="20"/>
        </w:rPr>
        <w:t xml:space="preserve">Parker, M. A., &amp; Kennedy, D. A. (2006). Diversity and relationships of bradyrhizobia from legumes native to eastern North America. </w:t>
      </w:r>
      <w:r w:rsidRPr="00591357">
        <w:rPr>
          <w:i/>
          <w:iCs/>
          <w:sz w:val="20"/>
          <w:szCs w:val="20"/>
        </w:rPr>
        <w:t>Canadian Journal of Microbiology</w:t>
      </w:r>
      <w:r w:rsidRPr="00591357">
        <w:rPr>
          <w:sz w:val="20"/>
          <w:szCs w:val="20"/>
        </w:rPr>
        <w:t xml:space="preserve">, </w:t>
      </w:r>
      <w:r w:rsidRPr="00591357">
        <w:rPr>
          <w:i/>
          <w:iCs/>
          <w:sz w:val="20"/>
          <w:szCs w:val="20"/>
        </w:rPr>
        <w:t>52</w:t>
      </w:r>
      <w:r w:rsidRPr="00591357">
        <w:rPr>
          <w:sz w:val="20"/>
          <w:szCs w:val="20"/>
        </w:rPr>
        <w:t>(12), 1148–1157. https://doi.org/10.1139/W06-076</w:t>
      </w:r>
    </w:p>
    <w:p w14:paraId="1C2EBAD1" w14:textId="77777777" w:rsidR="00591357" w:rsidRPr="00591357" w:rsidRDefault="00591357" w:rsidP="00591357">
      <w:pPr>
        <w:pStyle w:val="NormalWeb"/>
        <w:ind w:left="480" w:hanging="480"/>
        <w:rPr>
          <w:sz w:val="20"/>
          <w:szCs w:val="20"/>
        </w:rPr>
      </w:pPr>
      <w:r w:rsidRPr="00591357">
        <w:rPr>
          <w:sz w:val="20"/>
          <w:szCs w:val="20"/>
        </w:rPr>
        <w:t xml:space="preserve">Parker, M. A., Malek, W., &amp; Parker, I. M. (2006). Growth of an invasive legume is symbiont limited in newly occupied habitats. </w:t>
      </w:r>
      <w:r w:rsidRPr="00591357">
        <w:rPr>
          <w:i/>
          <w:iCs/>
          <w:sz w:val="20"/>
          <w:szCs w:val="20"/>
        </w:rPr>
        <w:t>Diversity and Distributions</w:t>
      </w:r>
      <w:r w:rsidRPr="00591357">
        <w:rPr>
          <w:sz w:val="20"/>
          <w:szCs w:val="20"/>
        </w:rPr>
        <w:t xml:space="preserve">, </w:t>
      </w:r>
      <w:r w:rsidRPr="00591357">
        <w:rPr>
          <w:i/>
          <w:iCs/>
          <w:sz w:val="20"/>
          <w:szCs w:val="20"/>
        </w:rPr>
        <w:t>12</w:t>
      </w:r>
      <w:r w:rsidRPr="00591357">
        <w:rPr>
          <w:sz w:val="20"/>
          <w:szCs w:val="20"/>
        </w:rPr>
        <w:t>(5), 563–571. https://doi.org/10.1111/j.1366-9516.2006.00255.x</w:t>
      </w:r>
    </w:p>
    <w:p w14:paraId="47C19215" w14:textId="77777777" w:rsidR="00591357" w:rsidRPr="00591357" w:rsidRDefault="00591357" w:rsidP="00591357">
      <w:pPr>
        <w:pStyle w:val="NormalWeb"/>
        <w:ind w:left="480" w:hanging="480"/>
        <w:rPr>
          <w:sz w:val="20"/>
          <w:szCs w:val="20"/>
        </w:rPr>
      </w:pPr>
      <w:r w:rsidRPr="00591357">
        <w:rPr>
          <w:sz w:val="20"/>
          <w:szCs w:val="20"/>
        </w:rPr>
        <w:t xml:space="preserve">Perrineau, M. M., Le Roux, C., de Faria, S. M., de Carvalho Balieiro, F., Galiana, A., Prin, Y., &amp; Béna, G. (2011). Genetic diversity of symbiotic Bradyrhizobium elkanii populations recovered from inoculated and non-inoculated Acacia mangium field trials in Brazil. </w:t>
      </w:r>
      <w:r w:rsidRPr="00591357">
        <w:rPr>
          <w:i/>
          <w:iCs/>
          <w:sz w:val="20"/>
          <w:szCs w:val="20"/>
        </w:rPr>
        <w:t>Systematic and Applied Microbiology</w:t>
      </w:r>
      <w:r w:rsidRPr="00591357">
        <w:rPr>
          <w:sz w:val="20"/>
          <w:szCs w:val="20"/>
        </w:rPr>
        <w:t xml:space="preserve">, </w:t>
      </w:r>
      <w:r w:rsidRPr="00591357">
        <w:rPr>
          <w:i/>
          <w:iCs/>
          <w:sz w:val="20"/>
          <w:szCs w:val="20"/>
        </w:rPr>
        <w:t>34</w:t>
      </w:r>
      <w:r w:rsidRPr="00591357">
        <w:rPr>
          <w:sz w:val="20"/>
          <w:szCs w:val="20"/>
        </w:rPr>
        <w:t>(5), 376–384. https://doi.org/10.1016/j.syapm.2011.03.003</w:t>
      </w:r>
    </w:p>
    <w:p w14:paraId="680E1C46" w14:textId="77777777" w:rsidR="00591357" w:rsidRPr="00591357" w:rsidRDefault="00591357" w:rsidP="00591357">
      <w:pPr>
        <w:pStyle w:val="NormalWeb"/>
        <w:ind w:left="480" w:hanging="480"/>
        <w:rPr>
          <w:sz w:val="20"/>
          <w:szCs w:val="20"/>
        </w:rPr>
      </w:pPr>
      <w:r w:rsidRPr="00591357">
        <w:rPr>
          <w:sz w:val="20"/>
          <w:szCs w:val="20"/>
        </w:rPr>
        <w:t xml:space="preserve">Pongsilp, N., &amp; Nuntagij, A. (2009). </w:t>
      </w:r>
      <w:r w:rsidRPr="00591357">
        <w:rPr>
          <w:i/>
          <w:iCs/>
          <w:sz w:val="20"/>
          <w:szCs w:val="20"/>
        </w:rPr>
        <w:t>Genetic Diversity and Metabolites Production of Root-Nodule Bacteria Isolated from Medicinal Legumes Indigofera tinctoria , Pueraria mirifica and Derris elliptica Benth . Grown in Different Geographic Origins Across Thailand</w:t>
      </w:r>
      <w:r w:rsidRPr="00591357">
        <w:rPr>
          <w:sz w:val="20"/>
          <w:szCs w:val="20"/>
        </w:rPr>
        <w:t xml:space="preserve">. </w:t>
      </w:r>
      <w:r w:rsidRPr="00591357">
        <w:rPr>
          <w:i/>
          <w:iCs/>
          <w:sz w:val="20"/>
          <w:szCs w:val="20"/>
        </w:rPr>
        <w:t>6</w:t>
      </w:r>
      <w:r w:rsidRPr="00591357">
        <w:rPr>
          <w:sz w:val="20"/>
          <w:szCs w:val="20"/>
        </w:rPr>
        <w:t>(1), 26–34.</w:t>
      </w:r>
    </w:p>
    <w:p w14:paraId="005F91CF" w14:textId="77777777" w:rsidR="00591357" w:rsidRPr="00591357" w:rsidRDefault="00591357" w:rsidP="00591357">
      <w:pPr>
        <w:pStyle w:val="NormalWeb"/>
        <w:ind w:left="480" w:hanging="480"/>
        <w:rPr>
          <w:sz w:val="20"/>
          <w:szCs w:val="20"/>
        </w:rPr>
      </w:pPr>
      <w:r w:rsidRPr="00591357">
        <w:rPr>
          <w:sz w:val="20"/>
          <w:szCs w:val="20"/>
        </w:rPr>
        <w:t xml:space="preserve">Prasanna Kumar, S. P., Hariprasad, P., Brijesh Singh, S., Gowtham, H. G., &amp; Niranjana, S. R. (2014). Structural and functional diversity of rhizobacteria associated with Rauwolfia spp. across the Western Ghat regions of Karnataka, India. </w:t>
      </w:r>
      <w:r w:rsidRPr="00591357">
        <w:rPr>
          <w:i/>
          <w:iCs/>
          <w:sz w:val="20"/>
          <w:szCs w:val="20"/>
        </w:rPr>
        <w:t>World Journal of Microbiology and Biotechnology</w:t>
      </w:r>
      <w:r w:rsidRPr="00591357">
        <w:rPr>
          <w:sz w:val="20"/>
          <w:szCs w:val="20"/>
        </w:rPr>
        <w:t xml:space="preserve">, </w:t>
      </w:r>
      <w:r w:rsidRPr="00591357">
        <w:rPr>
          <w:i/>
          <w:iCs/>
          <w:sz w:val="20"/>
          <w:szCs w:val="20"/>
        </w:rPr>
        <w:t>30</w:t>
      </w:r>
      <w:r w:rsidRPr="00591357">
        <w:rPr>
          <w:sz w:val="20"/>
          <w:szCs w:val="20"/>
        </w:rPr>
        <w:t>(1), 163–173. https://doi.org/10.1007/s11274-013-1435-9</w:t>
      </w:r>
    </w:p>
    <w:p w14:paraId="6D6966A6" w14:textId="77777777" w:rsidR="00591357" w:rsidRPr="00591357" w:rsidRDefault="00591357" w:rsidP="00591357">
      <w:pPr>
        <w:pStyle w:val="NormalWeb"/>
        <w:ind w:left="480" w:hanging="480"/>
        <w:rPr>
          <w:sz w:val="20"/>
          <w:szCs w:val="20"/>
        </w:rPr>
      </w:pPr>
      <w:r w:rsidRPr="00591357">
        <w:rPr>
          <w:sz w:val="20"/>
          <w:szCs w:val="20"/>
        </w:rPr>
        <w:t xml:space="preserve">Prin, Y., Dreyfus, B., Le Roux, C., Bena, G., Diabaté, M., de Lajudie, P., … Galiana, A. (2008). </w:t>
      </w:r>
      <w:r w:rsidRPr="00591357">
        <w:rPr>
          <w:i/>
          <w:iCs/>
          <w:sz w:val="20"/>
          <w:szCs w:val="20"/>
        </w:rPr>
        <w:t>Nodulated Tree Legumes and Their Symbiotic Bradyrhizobium in African and South-American Tropical Rainforests</w:t>
      </w:r>
      <w:r w:rsidRPr="00591357">
        <w:rPr>
          <w:sz w:val="20"/>
          <w:szCs w:val="20"/>
        </w:rPr>
        <w:t>. 73–75. https://doi.org/10.1007/978-1-4020-8252-8_23</w:t>
      </w:r>
    </w:p>
    <w:p w14:paraId="7F93CDD6" w14:textId="77777777" w:rsidR="00591357" w:rsidRPr="00591357" w:rsidRDefault="00591357" w:rsidP="00591357">
      <w:pPr>
        <w:pStyle w:val="NormalWeb"/>
        <w:ind w:left="480" w:hanging="480"/>
        <w:rPr>
          <w:sz w:val="20"/>
          <w:szCs w:val="20"/>
        </w:rPr>
      </w:pPr>
      <w:r w:rsidRPr="00591357">
        <w:rPr>
          <w:sz w:val="20"/>
          <w:szCs w:val="20"/>
        </w:rPr>
        <w:t xml:space="preserve">Provorov, N. A., Andronov, E. E., Onishchuk, O. P., Kurchak, O. N., &amp; Chizhevskaya, E. P. (2012). Genetic structure of the introduced and local populations of Rhizobioum leguminosarum in plant-soil systems. </w:t>
      </w:r>
      <w:r w:rsidRPr="00591357">
        <w:rPr>
          <w:i/>
          <w:iCs/>
          <w:sz w:val="20"/>
          <w:szCs w:val="20"/>
        </w:rPr>
        <w:t>Microbiology</w:t>
      </w:r>
      <w:r w:rsidRPr="00591357">
        <w:rPr>
          <w:sz w:val="20"/>
          <w:szCs w:val="20"/>
        </w:rPr>
        <w:t xml:space="preserve">, </w:t>
      </w:r>
      <w:r w:rsidRPr="00591357">
        <w:rPr>
          <w:i/>
          <w:iCs/>
          <w:sz w:val="20"/>
          <w:szCs w:val="20"/>
        </w:rPr>
        <w:t>81</w:t>
      </w:r>
      <w:r w:rsidRPr="00591357">
        <w:rPr>
          <w:sz w:val="20"/>
          <w:szCs w:val="20"/>
        </w:rPr>
        <w:t>(2), 224–232. https://doi.org/10.1134/S0026261712020129</w:t>
      </w:r>
    </w:p>
    <w:p w14:paraId="644C89BE" w14:textId="77777777" w:rsidR="00591357" w:rsidRPr="00591357" w:rsidRDefault="00591357" w:rsidP="00591357">
      <w:pPr>
        <w:pStyle w:val="NormalWeb"/>
        <w:ind w:left="480" w:hanging="480"/>
        <w:rPr>
          <w:sz w:val="20"/>
          <w:szCs w:val="20"/>
        </w:rPr>
      </w:pPr>
      <w:r w:rsidRPr="00591357">
        <w:rPr>
          <w:sz w:val="20"/>
          <w:szCs w:val="20"/>
        </w:rPr>
        <w:t xml:space="preserve">Qian, J., &amp; Parker, M. A. (2002). Contrasting nifD and ribosomal gene relationships among Mesorhizobium from Lotus oroboides in Northern Mexico. </w:t>
      </w:r>
      <w:r w:rsidRPr="00591357">
        <w:rPr>
          <w:i/>
          <w:iCs/>
          <w:sz w:val="20"/>
          <w:szCs w:val="20"/>
        </w:rPr>
        <w:t>Systematic and Applied Microbiology</w:t>
      </w:r>
      <w:r w:rsidRPr="00591357">
        <w:rPr>
          <w:sz w:val="20"/>
          <w:szCs w:val="20"/>
        </w:rPr>
        <w:t xml:space="preserve">, </w:t>
      </w:r>
      <w:r w:rsidRPr="00591357">
        <w:rPr>
          <w:i/>
          <w:iCs/>
          <w:sz w:val="20"/>
          <w:szCs w:val="20"/>
        </w:rPr>
        <w:t>25</w:t>
      </w:r>
      <w:r w:rsidRPr="00591357">
        <w:rPr>
          <w:sz w:val="20"/>
          <w:szCs w:val="20"/>
        </w:rPr>
        <w:t>(1), 68–73. https://doi.org/10.1078/0723-2020-00095</w:t>
      </w:r>
    </w:p>
    <w:p w14:paraId="674D39BA" w14:textId="77777777" w:rsidR="00591357" w:rsidRPr="00591357" w:rsidRDefault="00591357" w:rsidP="00591357">
      <w:pPr>
        <w:pStyle w:val="NormalWeb"/>
        <w:ind w:left="480" w:hanging="480"/>
        <w:rPr>
          <w:sz w:val="20"/>
          <w:szCs w:val="20"/>
        </w:rPr>
      </w:pPr>
      <w:r w:rsidRPr="00591357">
        <w:rPr>
          <w:sz w:val="20"/>
          <w:szCs w:val="20"/>
        </w:rPr>
        <w:lastRenderedPageBreak/>
        <w:t xml:space="preserve">Qin, W., Deng, Z. S., Xu, L., Wang, N. N., &amp; Wei, G. H. (2012). Rhizobium helanshanense sp. nov., a bacterium that nodulates Sphaerophysa salsula (Pall.) DC. in China. </w:t>
      </w:r>
      <w:r w:rsidRPr="00591357">
        <w:rPr>
          <w:i/>
          <w:iCs/>
          <w:sz w:val="20"/>
          <w:szCs w:val="20"/>
        </w:rPr>
        <w:t>Archives of Microbiology</w:t>
      </w:r>
      <w:r w:rsidRPr="00591357">
        <w:rPr>
          <w:sz w:val="20"/>
          <w:szCs w:val="20"/>
        </w:rPr>
        <w:t xml:space="preserve">, </w:t>
      </w:r>
      <w:r w:rsidRPr="00591357">
        <w:rPr>
          <w:i/>
          <w:iCs/>
          <w:sz w:val="20"/>
          <w:szCs w:val="20"/>
        </w:rPr>
        <w:t>194</w:t>
      </w:r>
      <w:r w:rsidRPr="00591357">
        <w:rPr>
          <w:sz w:val="20"/>
          <w:szCs w:val="20"/>
        </w:rPr>
        <w:t>(5), 371–378. https://doi.org/10.1007/s00203-011-0766-x</w:t>
      </w:r>
    </w:p>
    <w:p w14:paraId="18AC9081" w14:textId="77777777" w:rsidR="00591357" w:rsidRPr="00591357" w:rsidRDefault="00591357" w:rsidP="00591357">
      <w:pPr>
        <w:pStyle w:val="NormalWeb"/>
        <w:ind w:left="480" w:hanging="480"/>
        <w:rPr>
          <w:sz w:val="20"/>
          <w:szCs w:val="20"/>
        </w:rPr>
      </w:pPr>
      <w:r w:rsidRPr="00591357">
        <w:rPr>
          <w:sz w:val="20"/>
          <w:szCs w:val="20"/>
        </w:rPr>
        <w:t xml:space="preserve">Quatrini, P., Scaglione, G., Cardinale, M., Caradonna, F., &amp; Puglia, A. M. (2002). Bradyrhizobium sp. nodulating the Mediterranean shrub Spanish broom (Spartium junceum L.). </w:t>
      </w:r>
      <w:r w:rsidRPr="00591357">
        <w:rPr>
          <w:i/>
          <w:iCs/>
          <w:sz w:val="20"/>
          <w:szCs w:val="20"/>
        </w:rPr>
        <w:t>Journal of Applied Microbiology</w:t>
      </w:r>
      <w:r w:rsidRPr="00591357">
        <w:rPr>
          <w:sz w:val="20"/>
          <w:szCs w:val="20"/>
        </w:rPr>
        <w:t xml:space="preserve">, </w:t>
      </w:r>
      <w:r w:rsidRPr="00591357">
        <w:rPr>
          <w:i/>
          <w:iCs/>
          <w:sz w:val="20"/>
          <w:szCs w:val="20"/>
        </w:rPr>
        <w:t>92</w:t>
      </w:r>
      <w:r w:rsidRPr="00591357">
        <w:rPr>
          <w:sz w:val="20"/>
          <w:szCs w:val="20"/>
        </w:rPr>
        <w:t>(1), 13–21. https://doi.org/10.1046/j.1365-2672.2002.01485.x</w:t>
      </w:r>
    </w:p>
    <w:p w14:paraId="2F3068F9" w14:textId="77777777" w:rsidR="00591357" w:rsidRPr="00591357" w:rsidRDefault="00591357" w:rsidP="00591357">
      <w:pPr>
        <w:pStyle w:val="NormalWeb"/>
        <w:ind w:left="480" w:hanging="480"/>
        <w:rPr>
          <w:sz w:val="20"/>
          <w:szCs w:val="20"/>
        </w:rPr>
      </w:pPr>
      <w:r w:rsidRPr="00591357">
        <w:rPr>
          <w:sz w:val="20"/>
          <w:szCs w:val="20"/>
        </w:rPr>
        <w:t xml:space="preserve">Ramírez-Bahena, M. H., Chahboune, R., Velázquez, E., Gómez-Moriano, A., Mora, E., Peix, A., &amp; Toro, M. (2013). Centrosema is a promiscuous legume nodulated by several new putative species and symbiovars of Bradyrhizobium in various American countries. </w:t>
      </w:r>
      <w:r w:rsidRPr="00591357">
        <w:rPr>
          <w:i/>
          <w:iCs/>
          <w:sz w:val="20"/>
          <w:szCs w:val="20"/>
        </w:rPr>
        <w:t>Systematic and Applied Microbiology</w:t>
      </w:r>
      <w:r w:rsidRPr="00591357">
        <w:rPr>
          <w:sz w:val="20"/>
          <w:szCs w:val="20"/>
        </w:rPr>
        <w:t xml:space="preserve">, </w:t>
      </w:r>
      <w:r w:rsidRPr="00591357">
        <w:rPr>
          <w:i/>
          <w:iCs/>
          <w:sz w:val="20"/>
          <w:szCs w:val="20"/>
        </w:rPr>
        <w:t>36</w:t>
      </w:r>
      <w:r w:rsidRPr="00591357">
        <w:rPr>
          <w:sz w:val="20"/>
          <w:szCs w:val="20"/>
        </w:rPr>
        <w:t>(6), 392–400. https://doi.org/10.1016/j.syapm.2013.03.007</w:t>
      </w:r>
    </w:p>
    <w:p w14:paraId="6F37F690" w14:textId="77777777" w:rsidR="00591357" w:rsidRPr="00591357" w:rsidRDefault="00591357" w:rsidP="00591357">
      <w:pPr>
        <w:pStyle w:val="NormalWeb"/>
        <w:ind w:left="480" w:hanging="480"/>
        <w:rPr>
          <w:sz w:val="20"/>
          <w:szCs w:val="20"/>
        </w:rPr>
      </w:pPr>
      <w:r w:rsidRPr="00591357">
        <w:rPr>
          <w:sz w:val="20"/>
          <w:szCs w:val="20"/>
        </w:rPr>
        <w:t xml:space="preserve">Rasolomampianina, R., Bailly, X., Fetiarison, R., Rabevohitra, R., Béna, G., Ramaroson, L., … Avarre, J. C. (2005). Nitrogen-fixing nodules from rose wood legume trees (Dalbergia spp.) endemic to Madagascar host seven different genera belonging to α- and β-Proteobacteria. </w:t>
      </w:r>
      <w:r w:rsidRPr="00591357">
        <w:rPr>
          <w:i/>
          <w:iCs/>
          <w:sz w:val="20"/>
          <w:szCs w:val="20"/>
        </w:rPr>
        <w:t>Molecular Ecology</w:t>
      </w:r>
      <w:r w:rsidRPr="00591357">
        <w:rPr>
          <w:sz w:val="20"/>
          <w:szCs w:val="20"/>
        </w:rPr>
        <w:t xml:space="preserve">, </w:t>
      </w:r>
      <w:r w:rsidRPr="00591357">
        <w:rPr>
          <w:i/>
          <w:iCs/>
          <w:sz w:val="20"/>
          <w:szCs w:val="20"/>
        </w:rPr>
        <w:t>14</w:t>
      </w:r>
      <w:r w:rsidRPr="00591357">
        <w:rPr>
          <w:sz w:val="20"/>
          <w:szCs w:val="20"/>
        </w:rPr>
        <w:t>(13), 4135–4146. https://doi.org/10.1111/j.1365-294X.2005.02730.x</w:t>
      </w:r>
    </w:p>
    <w:p w14:paraId="50FAF7E9" w14:textId="77777777" w:rsidR="00591357" w:rsidRPr="00591357" w:rsidRDefault="00591357" w:rsidP="00591357">
      <w:pPr>
        <w:pStyle w:val="NormalWeb"/>
        <w:ind w:left="480" w:hanging="480"/>
        <w:rPr>
          <w:sz w:val="20"/>
          <w:szCs w:val="20"/>
        </w:rPr>
      </w:pPr>
      <w:r w:rsidRPr="00591357">
        <w:rPr>
          <w:sz w:val="20"/>
          <w:szCs w:val="20"/>
        </w:rPr>
        <w:t xml:space="preserve">Rejili, M., Mahdhi, M., Fterich, A., Dhaoui, S., Guefrachi, I., Abdeddayem, R., &amp; Mars, M. (2012). Symbiotic nitrogen fixation of wild legumes in Tunisia: Soil fertility dynamics, field nodulation and nodules effectiveness. </w:t>
      </w:r>
      <w:r w:rsidRPr="00591357">
        <w:rPr>
          <w:i/>
          <w:iCs/>
          <w:sz w:val="20"/>
          <w:szCs w:val="20"/>
        </w:rPr>
        <w:t>Agriculture, Ecosystems and Environment</w:t>
      </w:r>
      <w:r w:rsidRPr="00591357">
        <w:rPr>
          <w:sz w:val="20"/>
          <w:szCs w:val="20"/>
        </w:rPr>
        <w:t xml:space="preserve">, </w:t>
      </w:r>
      <w:r w:rsidRPr="00591357">
        <w:rPr>
          <w:i/>
          <w:iCs/>
          <w:sz w:val="20"/>
          <w:szCs w:val="20"/>
        </w:rPr>
        <w:t>157</w:t>
      </w:r>
      <w:r w:rsidRPr="00591357">
        <w:rPr>
          <w:sz w:val="20"/>
          <w:szCs w:val="20"/>
        </w:rPr>
        <w:t>, 60–69. https://doi.org/10.1016/j.agee.2012.01.015</w:t>
      </w:r>
    </w:p>
    <w:p w14:paraId="47057A63" w14:textId="77777777" w:rsidR="00591357" w:rsidRPr="00591357" w:rsidRDefault="00591357" w:rsidP="00591357">
      <w:pPr>
        <w:pStyle w:val="NormalWeb"/>
        <w:ind w:left="480" w:hanging="480"/>
        <w:rPr>
          <w:sz w:val="20"/>
          <w:szCs w:val="20"/>
        </w:rPr>
      </w:pPr>
      <w:r w:rsidRPr="00591357">
        <w:rPr>
          <w:sz w:val="20"/>
          <w:szCs w:val="20"/>
        </w:rPr>
        <w:t xml:space="preserve">Ren, D. W., Chen, W. F., Sui, X. H., Wang, E. T., &amp; Chen, W. X. (2011). Rhizobium vignae sp. nov., a symbiotic bacterium isolated from multiple legume species.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61</w:t>
      </w:r>
      <w:r w:rsidRPr="00591357">
        <w:rPr>
          <w:sz w:val="20"/>
          <w:szCs w:val="20"/>
        </w:rPr>
        <w:t>(3), 580–586. https://doi.org/10.1099/ijs.0.023143-0</w:t>
      </w:r>
    </w:p>
    <w:p w14:paraId="38351284" w14:textId="77777777" w:rsidR="00591357" w:rsidRPr="00591357" w:rsidRDefault="00591357" w:rsidP="00591357">
      <w:pPr>
        <w:pStyle w:val="NormalWeb"/>
        <w:ind w:left="480" w:hanging="480"/>
        <w:rPr>
          <w:sz w:val="20"/>
          <w:szCs w:val="20"/>
        </w:rPr>
      </w:pPr>
      <w:r w:rsidRPr="00591357">
        <w:rPr>
          <w:sz w:val="20"/>
          <w:szCs w:val="20"/>
        </w:rPr>
        <w:t xml:space="preserve">Rincón, A., Arenal, F., González, I., Manrique, E., Lucas, M. M., &amp; Pueyo, J. J. (2008). Diversity of rhizobial bacteria isolated from nodules of the gypsophyte Ononis tridentata L. growing in Spanish soils. </w:t>
      </w:r>
      <w:r w:rsidRPr="00591357">
        <w:rPr>
          <w:i/>
          <w:iCs/>
          <w:sz w:val="20"/>
          <w:szCs w:val="20"/>
        </w:rPr>
        <w:t>Microbial Ecology</w:t>
      </w:r>
      <w:r w:rsidRPr="00591357">
        <w:rPr>
          <w:sz w:val="20"/>
          <w:szCs w:val="20"/>
        </w:rPr>
        <w:t xml:space="preserve">, </w:t>
      </w:r>
      <w:r w:rsidRPr="00591357">
        <w:rPr>
          <w:i/>
          <w:iCs/>
          <w:sz w:val="20"/>
          <w:szCs w:val="20"/>
        </w:rPr>
        <w:t>56</w:t>
      </w:r>
      <w:r w:rsidRPr="00591357">
        <w:rPr>
          <w:sz w:val="20"/>
          <w:szCs w:val="20"/>
        </w:rPr>
        <w:t>(2), 223–233. https://doi.org/10.1007/s00248-007-9339-6</w:t>
      </w:r>
    </w:p>
    <w:p w14:paraId="671410AB" w14:textId="77777777" w:rsidR="00591357" w:rsidRPr="00591357" w:rsidRDefault="00591357" w:rsidP="00591357">
      <w:pPr>
        <w:pStyle w:val="NormalWeb"/>
        <w:ind w:left="480" w:hanging="480"/>
        <w:rPr>
          <w:sz w:val="20"/>
          <w:szCs w:val="20"/>
        </w:rPr>
      </w:pPr>
      <w:r w:rsidRPr="00591357">
        <w:rPr>
          <w:sz w:val="20"/>
          <w:szCs w:val="20"/>
        </w:rPr>
        <w:t xml:space="preserve">Rincón-Rosales, R., Lloret, L., Ponce, E., &amp; Martínez-Romero, E. (2009). Rhizobia with different symbiotic efficiencies nodulate Acaciella angustissima in Mexico, including Sinorhizobium chiapanecum sp. nov. which has common symbiotic genes with Sinorhizobium mexicanum. </w:t>
      </w:r>
      <w:r w:rsidRPr="00591357">
        <w:rPr>
          <w:i/>
          <w:iCs/>
          <w:sz w:val="20"/>
          <w:szCs w:val="20"/>
        </w:rPr>
        <w:t>FEMS Microbiology Ecology</w:t>
      </w:r>
      <w:r w:rsidRPr="00591357">
        <w:rPr>
          <w:sz w:val="20"/>
          <w:szCs w:val="20"/>
        </w:rPr>
        <w:t xml:space="preserve">, </w:t>
      </w:r>
      <w:r w:rsidRPr="00591357">
        <w:rPr>
          <w:i/>
          <w:iCs/>
          <w:sz w:val="20"/>
          <w:szCs w:val="20"/>
        </w:rPr>
        <w:t>67</w:t>
      </w:r>
      <w:r w:rsidRPr="00591357">
        <w:rPr>
          <w:sz w:val="20"/>
          <w:szCs w:val="20"/>
        </w:rPr>
        <w:t>(1), 103–117. https://doi.org/10.1111/j.1574-6941.2008.00590.x</w:t>
      </w:r>
    </w:p>
    <w:p w14:paraId="07D04B3D" w14:textId="77777777" w:rsidR="00591357" w:rsidRPr="00591357" w:rsidRDefault="00591357" w:rsidP="00591357">
      <w:pPr>
        <w:pStyle w:val="NormalWeb"/>
        <w:ind w:left="480" w:hanging="480"/>
        <w:rPr>
          <w:sz w:val="20"/>
          <w:szCs w:val="20"/>
        </w:rPr>
      </w:pPr>
      <w:r w:rsidRPr="00591357">
        <w:rPr>
          <w:sz w:val="20"/>
          <w:szCs w:val="20"/>
        </w:rPr>
        <w:t xml:space="preserve">Rincón-Rosales, R., Villalobos-Escobedo, J. M., Rogel, M. A., Martinez, J., Ormeño-Orrillo, E., &amp; Martínez-Romero, E. (2013). Rhizobium calliandrae sp. nov., Rhizobium mayense sp. nov. and Rhizobium jaguaris sp. nov., rhizobial species nodulating the medicinal legume Calliandra grandiflora. </w:t>
      </w:r>
      <w:r w:rsidRPr="00591357">
        <w:rPr>
          <w:i/>
          <w:iCs/>
          <w:sz w:val="20"/>
          <w:szCs w:val="20"/>
        </w:rPr>
        <w:t>International Journal of Systematic and Evolutionary Microbiology</w:t>
      </w:r>
      <w:r w:rsidRPr="00591357">
        <w:rPr>
          <w:sz w:val="20"/>
          <w:szCs w:val="20"/>
        </w:rPr>
        <w:t xml:space="preserve">, </w:t>
      </w:r>
      <w:r w:rsidRPr="00591357">
        <w:rPr>
          <w:i/>
          <w:iCs/>
          <w:sz w:val="20"/>
          <w:szCs w:val="20"/>
        </w:rPr>
        <w:t>63</w:t>
      </w:r>
      <w:r w:rsidRPr="00591357">
        <w:rPr>
          <w:sz w:val="20"/>
          <w:szCs w:val="20"/>
        </w:rPr>
        <w:t>(PART9), 3423–3429. https://doi.org/10.1099/ijs.0.048249-0</w:t>
      </w:r>
    </w:p>
    <w:p w14:paraId="5CE311D7" w14:textId="77777777" w:rsidR="00591357" w:rsidRPr="00591357" w:rsidRDefault="00591357" w:rsidP="00591357">
      <w:pPr>
        <w:pStyle w:val="NormalWeb"/>
        <w:ind w:left="480" w:hanging="480"/>
        <w:rPr>
          <w:sz w:val="20"/>
          <w:szCs w:val="20"/>
        </w:rPr>
      </w:pPr>
      <w:r w:rsidRPr="00591357">
        <w:rPr>
          <w:sz w:val="20"/>
          <w:szCs w:val="20"/>
        </w:rPr>
        <w:t xml:space="preserve">Rivas, R., Willems, A., Subba-Rao, N. S., Mateos, P. F., Dazzo, F. B., Kroppenstedt, R. M., … Velázquez, E. (2003). Description of Devosia neptuniae sp. nov. that nodulates and fixes nitrogen in symbiosis with Neptunia natans, an aquatic legume from India. </w:t>
      </w:r>
      <w:r w:rsidRPr="00591357">
        <w:rPr>
          <w:i/>
          <w:iCs/>
          <w:sz w:val="20"/>
          <w:szCs w:val="20"/>
        </w:rPr>
        <w:t>Systematic and Applied Microbiology</w:t>
      </w:r>
      <w:r w:rsidRPr="00591357">
        <w:rPr>
          <w:sz w:val="20"/>
          <w:szCs w:val="20"/>
        </w:rPr>
        <w:t xml:space="preserve">, </w:t>
      </w:r>
      <w:r w:rsidRPr="00591357">
        <w:rPr>
          <w:i/>
          <w:iCs/>
          <w:sz w:val="20"/>
          <w:szCs w:val="20"/>
        </w:rPr>
        <w:t>26</w:t>
      </w:r>
      <w:r w:rsidRPr="00591357">
        <w:rPr>
          <w:sz w:val="20"/>
          <w:szCs w:val="20"/>
        </w:rPr>
        <w:t>(1), 47–53. https://doi.org/10.1078/072320203322337308</w:t>
      </w:r>
    </w:p>
    <w:p w14:paraId="0E30452B" w14:textId="77777777" w:rsidR="00591357" w:rsidRPr="00591357" w:rsidRDefault="00591357" w:rsidP="00591357">
      <w:pPr>
        <w:pStyle w:val="NormalWeb"/>
        <w:ind w:left="480" w:hanging="480"/>
        <w:rPr>
          <w:sz w:val="20"/>
          <w:szCs w:val="20"/>
        </w:rPr>
      </w:pPr>
      <w:r w:rsidRPr="00591357">
        <w:rPr>
          <w:sz w:val="20"/>
          <w:szCs w:val="20"/>
        </w:rPr>
        <w:t xml:space="preserve">Rodríguez Blanco, A., Csukasi, F., Abreu, C., &amp; Sicardi, M. (2008). Characterization of rhizobia from Sesbania species native to seasonally wetland areas in Uruguay. </w:t>
      </w:r>
      <w:r w:rsidRPr="00591357">
        <w:rPr>
          <w:i/>
          <w:iCs/>
          <w:sz w:val="20"/>
          <w:szCs w:val="20"/>
        </w:rPr>
        <w:t>Biology and Fertility of Soils</w:t>
      </w:r>
      <w:r w:rsidRPr="00591357">
        <w:rPr>
          <w:sz w:val="20"/>
          <w:szCs w:val="20"/>
        </w:rPr>
        <w:t xml:space="preserve">, </w:t>
      </w:r>
      <w:r w:rsidRPr="00591357">
        <w:rPr>
          <w:i/>
          <w:iCs/>
          <w:sz w:val="20"/>
          <w:szCs w:val="20"/>
        </w:rPr>
        <w:t>44</w:t>
      </w:r>
      <w:r w:rsidRPr="00591357">
        <w:rPr>
          <w:sz w:val="20"/>
          <w:szCs w:val="20"/>
        </w:rPr>
        <w:t>(7), 925–932. https://doi.org/10.1007/s00374-008-0275-5</w:t>
      </w:r>
    </w:p>
    <w:p w14:paraId="6CDA30D9" w14:textId="77777777" w:rsidR="00591357" w:rsidRPr="00591357" w:rsidRDefault="00591357" w:rsidP="00591357">
      <w:pPr>
        <w:pStyle w:val="NormalWeb"/>
        <w:ind w:left="480" w:hanging="480"/>
        <w:rPr>
          <w:sz w:val="20"/>
          <w:szCs w:val="20"/>
        </w:rPr>
      </w:pPr>
      <w:r w:rsidRPr="00591357">
        <w:rPr>
          <w:sz w:val="20"/>
          <w:szCs w:val="20"/>
        </w:rPr>
        <w:t xml:space="preserve">Rodríguez-Echeverría, S., Pérez-Fernández, M. A., Vlaar, S., &amp; Finnan, T. (2003). Analysis of the legume-rhizobia symbiosis in shrubs from central western Spain. </w:t>
      </w:r>
      <w:r w:rsidRPr="00591357">
        <w:rPr>
          <w:i/>
          <w:iCs/>
          <w:sz w:val="20"/>
          <w:szCs w:val="20"/>
        </w:rPr>
        <w:t>Journal of Applied Microbiology</w:t>
      </w:r>
      <w:r w:rsidRPr="00591357">
        <w:rPr>
          <w:sz w:val="20"/>
          <w:szCs w:val="20"/>
        </w:rPr>
        <w:t xml:space="preserve">, </w:t>
      </w:r>
      <w:r w:rsidRPr="00591357">
        <w:rPr>
          <w:i/>
          <w:iCs/>
          <w:sz w:val="20"/>
          <w:szCs w:val="20"/>
        </w:rPr>
        <w:t>95</w:t>
      </w:r>
      <w:r w:rsidRPr="00591357">
        <w:rPr>
          <w:sz w:val="20"/>
          <w:szCs w:val="20"/>
        </w:rPr>
        <w:t>(6), 1367–1374. https://doi.org/10.1046/j.1365-2672.2003.02118.x</w:t>
      </w:r>
    </w:p>
    <w:p w14:paraId="0990F7CF" w14:textId="77777777" w:rsidR="00591357" w:rsidRPr="00591357" w:rsidRDefault="00591357" w:rsidP="00591357">
      <w:pPr>
        <w:pStyle w:val="NormalWeb"/>
        <w:ind w:left="480" w:hanging="480"/>
        <w:rPr>
          <w:sz w:val="20"/>
          <w:szCs w:val="20"/>
        </w:rPr>
      </w:pPr>
      <w:r w:rsidRPr="00591357">
        <w:rPr>
          <w:sz w:val="20"/>
          <w:szCs w:val="20"/>
        </w:rPr>
        <w:lastRenderedPageBreak/>
        <w:t xml:space="preserve">Rodríguez-Echeverría, S. (2010). Rhizobial hitchhikers from Down Under: Invasional meltdown in a plant-bacteria mutualism? </w:t>
      </w:r>
      <w:r w:rsidRPr="00591357">
        <w:rPr>
          <w:i/>
          <w:iCs/>
          <w:sz w:val="20"/>
          <w:szCs w:val="20"/>
        </w:rPr>
        <w:t>Journal of Biogeography</w:t>
      </w:r>
      <w:r w:rsidRPr="00591357">
        <w:rPr>
          <w:sz w:val="20"/>
          <w:szCs w:val="20"/>
        </w:rPr>
        <w:t xml:space="preserve">, </w:t>
      </w:r>
      <w:r w:rsidRPr="00591357">
        <w:rPr>
          <w:i/>
          <w:iCs/>
          <w:sz w:val="20"/>
          <w:szCs w:val="20"/>
        </w:rPr>
        <w:t>37</w:t>
      </w:r>
      <w:r w:rsidRPr="00591357">
        <w:rPr>
          <w:sz w:val="20"/>
          <w:szCs w:val="20"/>
        </w:rPr>
        <w:t>(8), 1611–1622. https://doi.org/10.1111/j.1365-2699.2010.02284.x</w:t>
      </w:r>
    </w:p>
    <w:p w14:paraId="197F8729" w14:textId="77777777" w:rsidR="00591357" w:rsidRPr="00591357" w:rsidRDefault="00591357" w:rsidP="00591357">
      <w:pPr>
        <w:pStyle w:val="NormalWeb"/>
        <w:ind w:left="480" w:hanging="480"/>
        <w:rPr>
          <w:sz w:val="20"/>
          <w:szCs w:val="20"/>
        </w:rPr>
      </w:pPr>
      <w:r w:rsidRPr="00591357">
        <w:rPr>
          <w:sz w:val="20"/>
          <w:szCs w:val="20"/>
        </w:rPr>
        <w:t xml:space="preserve">Rodríguez-Echeverría, S., Crisóstomo, J. A., &amp; Freitas, H. (2007). Genetic diversity of rhizobia associated with Acacia longifolia in two stages of invasion of coastal sand dunes. </w:t>
      </w:r>
      <w:r w:rsidRPr="00591357">
        <w:rPr>
          <w:i/>
          <w:iCs/>
          <w:sz w:val="20"/>
          <w:szCs w:val="20"/>
        </w:rPr>
        <w:t>Applied and Environmental Microbiology</w:t>
      </w:r>
      <w:r w:rsidRPr="00591357">
        <w:rPr>
          <w:sz w:val="20"/>
          <w:szCs w:val="20"/>
        </w:rPr>
        <w:t xml:space="preserve">, </w:t>
      </w:r>
      <w:r w:rsidRPr="00591357">
        <w:rPr>
          <w:i/>
          <w:iCs/>
          <w:sz w:val="20"/>
          <w:szCs w:val="20"/>
        </w:rPr>
        <w:t>73</w:t>
      </w:r>
      <w:r w:rsidRPr="00591357">
        <w:rPr>
          <w:sz w:val="20"/>
          <w:szCs w:val="20"/>
        </w:rPr>
        <w:t>(15), 5066–5070. https://doi.org/10.1128/AEM.00613-07</w:t>
      </w:r>
    </w:p>
    <w:p w14:paraId="4C70E3E5" w14:textId="77777777" w:rsidR="00591357" w:rsidRPr="00591357" w:rsidRDefault="00591357" w:rsidP="00591357">
      <w:pPr>
        <w:pStyle w:val="NormalWeb"/>
        <w:ind w:left="480" w:hanging="480"/>
        <w:rPr>
          <w:sz w:val="20"/>
          <w:szCs w:val="20"/>
        </w:rPr>
      </w:pPr>
      <w:r w:rsidRPr="00591357">
        <w:rPr>
          <w:sz w:val="20"/>
          <w:szCs w:val="20"/>
        </w:rPr>
        <w:t xml:space="preserve">Rodríguez-Echeverría, S., Le Roux, J. J., Crisóstomo, J. A., &amp; Ndlovu, J. (2011). Jack-of-all-trades and master of many? How does associated rhizobial diversity influence the colonization success of Australian Acacia species? </w:t>
      </w:r>
      <w:r w:rsidRPr="00591357">
        <w:rPr>
          <w:i/>
          <w:iCs/>
          <w:sz w:val="20"/>
          <w:szCs w:val="20"/>
        </w:rPr>
        <w:t>Diversity and Distributions</w:t>
      </w:r>
      <w:r w:rsidRPr="00591357">
        <w:rPr>
          <w:sz w:val="20"/>
          <w:szCs w:val="20"/>
        </w:rPr>
        <w:t xml:space="preserve">, </w:t>
      </w:r>
      <w:r w:rsidRPr="00591357">
        <w:rPr>
          <w:i/>
          <w:iCs/>
          <w:sz w:val="20"/>
          <w:szCs w:val="20"/>
        </w:rPr>
        <w:t>17</w:t>
      </w:r>
      <w:r w:rsidRPr="00591357">
        <w:rPr>
          <w:sz w:val="20"/>
          <w:szCs w:val="20"/>
        </w:rPr>
        <w:t>(5), 946–957. https://doi.org/10.1111/j.1472-4642.2011.00787.x</w:t>
      </w:r>
    </w:p>
    <w:p w14:paraId="21E3A448" w14:textId="77777777" w:rsidR="00591357" w:rsidRPr="00591357" w:rsidRDefault="00591357" w:rsidP="00591357">
      <w:pPr>
        <w:pStyle w:val="NormalWeb"/>
        <w:ind w:left="480" w:hanging="480"/>
        <w:rPr>
          <w:sz w:val="20"/>
          <w:szCs w:val="20"/>
        </w:rPr>
      </w:pPr>
      <w:r w:rsidRPr="00591357">
        <w:rPr>
          <w:sz w:val="20"/>
          <w:szCs w:val="20"/>
        </w:rPr>
        <w:t xml:space="preserve">Rodríguez-Echeverría, S., Moreno, S., &amp; Bedmar, E. J. (2014). Genetic diversity of root nodulating bacteria associated with Retama sphaerocarpa in sites with different soil and environmental conditions. </w:t>
      </w:r>
      <w:r w:rsidRPr="00591357">
        <w:rPr>
          <w:i/>
          <w:iCs/>
          <w:sz w:val="20"/>
          <w:szCs w:val="20"/>
        </w:rPr>
        <w:t>Systematic and Applied Microbiology</w:t>
      </w:r>
      <w:r w:rsidRPr="00591357">
        <w:rPr>
          <w:sz w:val="20"/>
          <w:szCs w:val="20"/>
        </w:rPr>
        <w:t xml:space="preserve">, </w:t>
      </w:r>
      <w:r w:rsidRPr="00591357">
        <w:rPr>
          <w:i/>
          <w:iCs/>
          <w:sz w:val="20"/>
          <w:szCs w:val="20"/>
        </w:rPr>
        <w:t>37</w:t>
      </w:r>
      <w:r w:rsidRPr="00591357">
        <w:rPr>
          <w:sz w:val="20"/>
          <w:szCs w:val="20"/>
        </w:rPr>
        <w:t>(4), 305–310. https://doi.org/10.1016/j.syapm.2013.11.003</w:t>
      </w:r>
    </w:p>
    <w:p w14:paraId="35221AB3" w14:textId="77777777" w:rsidR="00591357" w:rsidRPr="00591357" w:rsidRDefault="00591357" w:rsidP="00591357">
      <w:pPr>
        <w:pStyle w:val="NormalWeb"/>
        <w:ind w:left="480" w:hanging="480"/>
        <w:rPr>
          <w:sz w:val="20"/>
          <w:szCs w:val="20"/>
        </w:rPr>
      </w:pPr>
      <w:r w:rsidRPr="00591357">
        <w:rPr>
          <w:sz w:val="20"/>
          <w:szCs w:val="20"/>
        </w:rPr>
        <w:t xml:space="preserve">Romdhane, S. Ben, Nasr, H., Samba-Mbaye, R., Neyra, M., Ghorbal, M. H., &amp; De Lajudie, P. (2006). Genetic diversity of Acacia tortilis ssp. raddiana rhizobia in Tunisia assessed by 16S and 16S-23S rDNA genes analysis. </w:t>
      </w:r>
      <w:r w:rsidRPr="00591357">
        <w:rPr>
          <w:i/>
          <w:iCs/>
          <w:sz w:val="20"/>
          <w:szCs w:val="20"/>
        </w:rPr>
        <w:t>Journal of Applied Microbiology</w:t>
      </w:r>
      <w:r w:rsidRPr="00591357">
        <w:rPr>
          <w:sz w:val="20"/>
          <w:szCs w:val="20"/>
        </w:rPr>
        <w:t xml:space="preserve">, </w:t>
      </w:r>
      <w:r w:rsidRPr="00591357">
        <w:rPr>
          <w:i/>
          <w:iCs/>
          <w:sz w:val="20"/>
          <w:szCs w:val="20"/>
        </w:rPr>
        <w:t>100</w:t>
      </w:r>
      <w:r w:rsidRPr="00591357">
        <w:rPr>
          <w:sz w:val="20"/>
          <w:szCs w:val="20"/>
        </w:rPr>
        <w:t>(3), 436–445. https://doi.org/10.1111/j.1365-2672.2005.02765.x</w:t>
      </w:r>
    </w:p>
    <w:p w14:paraId="786715DF" w14:textId="77777777" w:rsidR="00591357" w:rsidRPr="00591357" w:rsidRDefault="00591357" w:rsidP="00591357">
      <w:pPr>
        <w:pStyle w:val="NormalWeb"/>
        <w:ind w:left="480" w:hanging="480"/>
        <w:rPr>
          <w:sz w:val="20"/>
          <w:szCs w:val="20"/>
        </w:rPr>
      </w:pPr>
      <w:r w:rsidRPr="00591357">
        <w:rPr>
          <w:sz w:val="20"/>
          <w:szCs w:val="20"/>
        </w:rPr>
        <w:t xml:space="preserve">Rome, S., Brunel, B., Normand, P., Fernandez, M., &amp; Cleyet-Marel, J. C. (1996). Evidence that two genomic species of Rhizobium are associated with Medicago truncatula. </w:t>
      </w:r>
      <w:r w:rsidRPr="00591357">
        <w:rPr>
          <w:i/>
          <w:iCs/>
          <w:sz w:val="20"/>
          <w:szCs w:val="20"/>
        </w:rPr>
        <w:t>Archives of Microbiology</w:t>
      </w:r>
      <w:r w:rsidRPr="00591357">
        <w:rPr>
          <w:sz w:val="20"/>
          <w:szCs w:val="20"/>
        </w:rPr>
        <w:t xml:space="preserve">, </w:t>
      </w:r>
      <w:r w:rsidRPr="00591357">
        <w:rPr>
          <w:i/>
          <w:iCs/>
          <w:sz w:val="20"/>
          <w:szCs w:val="20"/>
        </w:rPr>
        <w:t>165</w:t>
      </w:r>
      <w:r w:rsidRPr="00591357">
        <w:rPr>
          <w:sz w:val="20"/>
          <w:szCs w:val="20"/>
        </w:rPr>
        <w:t>(4), 285–288. https://doi.org/10.1007/s002030050328</w:t>
      </w:r>
    </w:p>
    <w:p w14:paraId="25BF0BD7" w14:textId="77777777" w:rsidR="00591357" w:rsidRPr="00591357" w:rsidRDefault="00591357" w:rsidP="00591357">
      <w:pPr>
        <w:pStyle w:val="NormalWeb"/>
        <w:ind w:left="480" w:hanging="480"/>
        <w:rPr>
          <w:sz w:val="20"/>
          <w:szCs w:val="20"/>
        </w:rPr>
      </w:pPr>
      <w:r w:rsidRPr="00591357">
        <w:rPr>
          <w:sz w:val="20"/>
          <w:szCs w:val="20"/>
        </w:rPr>
        <w:t xml:space="preserve">Valley, R., &amp; Sichuan, P. (1971). </w:t>
      </w:r>
      <w:r w:rsidRPr="00591357">
        <w:rPr>
          <w:i/>
          <w:iCs/>
          <w:sz w:val="20"/>
          <w:szCs w:val="20"/>
        </w:rPr>
        <w:t>Symbiotic Efficiency , Genetic Diversity and Phylogeny of the Rhizobia Isolated from Leucaena Leucocephala in Arid-hot</w:t>
      </w:r>
      <w:r w:rsidRPr="00591357">
        <w:rPr>
          <w:sz w:val="20"/>
          <w:szCs w:val="20"/>
        </w:rPr>
        <w:t>. 1–12.</w:t>
      </w:r>
    </w:p>
    <w:p w14:paraId="2D360C73" w14:textId="77777777" w:rsidR="00591357" w:rsidRPr="00591357" w:rsidRDefault="00591357" w:rsidP="00591357">
      <w:pPr>
        <w:pStyle w:val="NormalWeb"/>
        <w:ind w:left="480" w:hanging="480"/>
        <w:rPr>
          <w:sz w:val="20"/>
          <w:szCs w:val="20"/>
        </w:rPr>
      </w:pPr>
      <w:r w:rsidRPr="00591357">
        <w:rPr>
          <w:sz w:val="20"/>
          <w:szCs w:val="20"/>
        </w:rPr>
        <w:t xml:space="preserve">Prin, Y., Nelson, E., Leroux, C., &amp; Galianal, A. (1998). Genetic diversity of nitrogen-fixing rhizobia associated with Acacia mangium in its native area: North Queensland, Australia. </w:t>
      </w:r>
      <w:r w:rsidRPr="00591357">
        <w:rPr>
          <w:i/>
          <w:iCs/>
          <w:sz w:val="20"/>
          <w:szCs w:val="20"/>
        </w:rPr>
        <w:t>Biological Nitrogen Fixation for the 21st Century</w:t>
      </w:r>
      <w:r w:rsidRPr="00591357">
        <w:rPr>
          <w:sz w:val="20"/>
          <w:szCs w:val="20"/>
        </w:rPr>
        <w:t>, 675–676.</w:t>
      </w:r>
    </w:p>
    <w:p w14:paraId="0D886D59" w14:textId="77777777" w:rsidR="00591357" w:rsidRPr="00591357" w:rsidRDefault="00591357" w:rsidP="00591357">
      <w:pPr>
        <w:pStyle w:val="NormalWeb"/>
        <w:ind w:left="480" w:hanging="480"/>
        <w:rPr>
          <w:sz w:val="20"/>
          <w:szCs w:val="20"/>
        </w:rPr>
      </w:pPr>
      <w:r w:rsidRPr="00591357">
        <w:rPr>
          <w:sz w:val="20"/>
          <w:szCs w:val="20"/>
        </w:rPr>
        <w:t xml:space="preserve">Ogassawara, M., Suzuki, T., Mutoh, I., Annapurna, K., Arora, N. ., Nishimura, Y., &amp; Maheshwari, D. . (2003). Sinorhizobium indiaense sp. nov. and Sinorhizobium abri sp. nov. Isolated from Tropical Legumes, Sesbania rostrata and Abrus precatorius, Respectively. </w:t>
      </w:r>
      <w:r w:rsidRPr="00591357">
        <w:rPr>
          <w:i/>
          <w:iCs/>
          <w:sz w:val="20"/>
          <w:szCs w:val="20"/>
        </w:rPr>
        <w:t>Symbiosis</w:t>
      </w:r>
      <w:r w:rsidRPr="00591357">
        <w:rPr>
          <w:sz w:val="20"/>
          <w:szCs w:val="20"/>
        </w:rPr>
        <w:t xml:space="preserve">, </w:t>
      </w:r>
      <w:r w:rsidRPr="00591357">
        <w:rPr>
          <w:i/>
          <w:iCs/>
          <w:sz w:val="20"/>
          <w:szCs w:val="20"/>
        </w:rPr>
        <w:t>34</w:t>
      </w:r>
      <w:r w:rsidRPr="00591357">
        <w:rPr>
          <w:sz w:val="20"/>
          <w:szCs w:val="20"/>
        </w:rPr>
        <w:t>, 53–68. https://doi.org/10.1017/CBO9781107415324.004</w:t>
      </w:r>
    </w:p>
    <w:p w14:paraId="45D7B371" w14:textId="77777777" w:rsidR="00591357" w:rsidRPr="00591357" w:rsidRDefault="00591357" w:rsidP="00591357">
      <w:pPr>
        <w:pStyle w:val="NormalWeb"/>
        <w:ind w:left="480" w:hanging="480"/>
        <w:rPr>
          <w:sz w:val="20"/>
          <w:szCs w:val="20"/>
        </w:rPr>
      </w:pPr>
      <w:r w:rsidRPr="00591357">
        <w:rPr>
          <w:sz w:val="20"/>
          <w:szCs w:val="20"/>
        </w:rPr>
        <w:t xml:space="preserve">Monza, J., Fabiano, E., &amp; Arias, A. (1992). </w:t>
      </w:r>
      <w:r w:rsidRPr="00591357">
        <w:rPr>
          <w:i/>
          <w:iCs/>
          <w:sz w:val="20"/>
          <w:szCs w:val="20"/>
        </w:rPr>
        <w:t>of an Indigenous Population of Rhizobia Nodulating Lotus corniculatus</w:t>
      </w:r>
      <w:r w:rsidRPr="00591357">
        <w:rPr>
          <w:sz w:val="20"/>
          <w:szCs w:val="20"/>
        </w:rPr>
        <w:t xml:space="preserve">. </w:t>
      </w:r>
      <w:r w:rsidRPr="00591357">
        <w:rPr>
          <w:i/>
          <w:iCs/>
          <w:sz w:val="20"/>
          <w:szCs w:val="20"/>
        </w:rPr>
        <w:t>24</w:t>
      </w:r>
      <w:r w:rsidRPr="00591357">
        <w:rPr>
          <w:sz w:val="20"/>
          <w:szCs w:val="20"/>
        </w:rPr>
        <w:t>(3), 241–247.</w:t>
      </w:r>
    </w:p>
    <w:p w14:paraId="7F0BD428" w14:textId="77777777" w:rsidR="00591357" w:rsidRPr="00591357" w:rsidRDefault="00591357" w:rsidP="00591357">
      <w:pPr>
        <w:pStyle w:val="NormalWeb"/>
        <w:ind w:left="480" w:hanging="480"/>
        <w:rPr>
          <w:sz w:val="20"/>
          <w:szCs w:val="20"/>
        </w:rPr>
      </w:pPr>
      <w:r w:rsidRPr="00591357">
        <w:rPr>
          <w:sz w:val="20"/>
          <w:szCs w:val="20"/>
        </w:rPr>
        <w:t xml:space="preserve">Lima, A. S., Nobrega, R. S. A., Barberi, A., da Silva, K., Ferreira, D. F., &amp; de Souza Moreira, F. M. (2009). Nitrogen-fixing bacteria communities occuring in soils under different uses in the Western Amazon Region as indicated by nodulation of siratro (Macroptilium atropurpureum). </w:t>
      </w:r>
      <w:r w:rsidRPr="00591357">
        <w:rPr>
          <w:i/>
          <w:iCs/>
          <w:sz w:val="20"/>
          <w:szCs w:val="20"/>
        </w:rPr>
        <w:t>Plant Soil</w:t>
      </w:r>
      <w:r w:rsidRPr="00591357">
        <w:rPr>
          <w:sz w:val="20"/>
          <w:szCs w:val="20"/>
        </w:rPr>
        <w:t xml:space="preserve">, </w:t>
      </w:r>
      <w:r w:rsidRPr="00591357">
        <w:rPr>
          <w:i/>
          <w:iCs/>
          <w:sz w:val="20"/>
          <w:szCs w:val="20"/>
        </w:rPr>
        <w:t>319</w:t>
      </w:r>
      <w:r w:rsidRPr="00591357">
        <w:rPr>
          <w:sz w:val="20"/>
          <w:szCs w:val="20"/>
        </w:rPr>
        <w:t>, 127–145.</w:t>
      </w:r>
    </w:p>
    <w:p w14:paraId="03D70822" w14:textId="77777777" w:rsidR="00591357" w:rsidRPr="00591357" w:rsidRDefault="00591357" w:rsidP="00591357">
      <w:pPr>
        <w:pStyle w:val="NormalWeb"/>
        <w:ind w:left="480" w:hanging="480"/>
        <w:rPr>
          <w:sz w:val="20"/>
          <w:szCs w:val="20"/>
        </w:rPr>
      </w:pPr>
      <w:r w:rsidRPr="00591357">
        <w:rPr>
          <w:sz w:val="20"/>
          <w:szCs w:val="20"/>
        </w:rPr>
        <w:t xml:space="preserve">Bakhoum, N., Roux, C. Le, Diouf, D., Kane, A., Ndoye, F., Fall, D., … Galiana, A. (2014). Distribution and Diversity of Rhizobial Populations Associated with Acacia senegal (L.) Willd. Provenances in Senegalese Arid and Semiarid Regions. </w:t>
      </w:r>
      <w:r w:rsidRPr="00591357">
        <w:rPr>
          <w:i/>
          <w:iCs/>
          <w:sz w:val="20"/>
          <w:szCs w:val="20"/>
        </w:rPr>
        <w:t>Open Journal of Forestry</w:t>
      </w:r>
      <w:r w:rsidRPr="00591357">
        <w:rPr>
          <w:sz w:val="20"/>
          <w:szCs w:val="20"/>
        </w:rPr>
        <w:t xml:space="preserve">, </w:t>
      </w:r>
      <w:r w:rsidRPr="00591357">
        <w:rPr>
          <w:i/>
          <w:iCs/>
          <w:sz w:val="20"/>
          <w:szCs w:val="20"/>
        </w:rPr>
        <w:t>04</w:t>
      </w:r>
      <w:r w:rsidRPr="00591357">
        <w:rPr>
          <w:sz w:val="20"/>
          <w:szCs w:val="20"/>
        </w:rPr>
        <w:t>(02), 136–143. https://doi.org/10.4236/ojf.2014.42019</w:t>
      </w:r>
    </w:p>
    <w:p w14:paraId="6B5FAEBB" w14:textId="77777777" w:rsidR="00591357" w:rsidRPr="00591357" w:rsidRDefault="00591357" w:rsidP="00591357">
      <w:pPr>
        <w:pStyle w:val="NormalWeb"/>
        <w:ind w:left="480" w:hanging="480"/>
        <w:rPr>
          <w:sz w:val="20"/>
          <w:szCs w:val="20"/>
        </w:rPr>
      </w:pPr>
      <w:r w:rsidRPr="00591357">
        <w:rPr>
          <w:sz w:val="20"/>
          <w:szCs w:val="20"/>
        </w:rPr>
        <w:t xml:space="preserve">Aoki, S., Tetsuya, K., Prevost, D., Nakata, S., Kajita, T., &amp; Ito, M. (n.d.). </w:t>
      </w:r>
      <w:r w:rsidRPr="00591357">
        <w:rPr>
          <w:i/>
          <w:iCs/>
          <w:sz w:val="20"/>
          <w:szCs w:val="20"/>
        </w:rPr>
        <w:t>Genotypic and phenotypic diversity of rhizobia isolated from</w:t>
      </w:r>
      <w:r w:rsidRPr="00591357">
        <w:rPr>
          <w:sz w:val="20"/>
          <w:szCs w:val="20"/>
        </w:rPr>
        <w:t>.</w:t>
      </w:r>
    </w:p>
    <w:p w14:paraId="50BF267B" w14:textId="77777777" w:rsidR="00591357" w:rsidRPr="00591357" w:rsidRDefault="00591357" w:rsidP="00591357">
      <w:pPr>
        <w:pStyle w:val="NormalWeb"/>
        <w:ind w:left="480" w:hanging="480"/>
        <w:rPr>
          <w:sz w:val="20"/>
          <w:szCs w:val="20"/>
        </w:rPr>
      </w:pPr>
      <w:r w:rsidRPr="00591357">
        <w:rPr>
          <w:sz w:val="20"/>
          <w:szCs w:val="20"/>
        </w:rPr>
        <w:t xml:space="preserve">Abi-ghanem, R., Smith, J. L., &amp; Vandemark, G. J. (2013). Diversity of Rhizobium leguminosarum from Pea Fields in Washington State. </w:t>
      </w:r>
      <w:r w:rsidRPr="00591357">
        <w:rPr>
          <w:i/>
          <w:iCs/>
          <w:sz w:val="20"/>
          <w:szCs w:val="20"/>
        </w:rPr>
        <w:t>ISRN Soil Science</w:t>
      </w:r>
      <w:r w:rsidRPr="00591357">
        <w:rPr>
          <w:sz w:val="20"/>
          <w:szCs w:val="20"/>
        </w:rPr>
        <w:t xml:space="preserve">, </w:t>
      </w:r>
      <w:r w:rsidRPr="00591357">
        <w:rPr>
          <w:i/>
          <w:iCs/>
          <w:sz w:val="20"/>
          <w:szCs w:val="20"/>
        </w:rPr>
        <w:t>2013</w:t>
      </w:r>
      <w:r w:rsidRPr="00591357">
        <w:rPr>
          <w:sz w:val="20"/>
          <w:szCs w:val="20"/>
        </w:rPr>
        <w:t>.</w:t>
      </w:r>
      <w:bookmarkStart w:id="0" w:name="_GoBack"/>
      <w:bookmarkEnd w:id="0"/>
    </w:p>
    <w:p w14:paraId="503421E9" w14:textId="77777777" w:rsidR="00591357" w:rsidRPr="00591357" w:rsidRDefault="00591357" w:rsidP="00591357">
      <w:pPr>
        <w:pStyle w:val="NormalWeb"/>
        <w:ind w:left="480" w:hanging="480"/>
        <w:rPr>
          <w:sz w:val="20"/>
          <w:szCs w:val="20"/>
        </w:rPr>
      </w:pPr>
      <w:r w:rsidRPr="00591357">
        <w:rPr>
          <w:sz w:val="20"/>
          <w:szCs w:val="20"/>
        </w:rPr>
        <w:lastRenderedPageBreak/>
        <w:t xml:space="preserve">Adhikari, D., Kaneto, M., Itoh, K., Suyama, K., Pokharel, B. B., &amp; Gaihre, Y. K. (2012). Genetic diversity of soybean-nodulating rhizobia in Nepal in relation to climate and soil properties. </w:t>
      </w:r>
      <w:r w:rsidRPr="00591357">
        <w:rPr>
          <w:i/>
          <w:iCs/>
          <w:sz w:val="20"/>
          <w:szCs w:val="20"/>
        </w:rPr>
        <w:t>Plant and Soil</w:t>
      </w:r>
      <w:r w:rsidRPr="00591357">
        <w:rPr>
          <w:sz w:val="20"/>
          <w:szCs w:val="20"/>
        </w:rPr>
        <w:t xml:space="preserve">, </w:t>
      </w:r>
      <w:r w:rsidRPr="00591357">
        <w:rPr>
          <w:i/>
          <w:iCs/>
          <w:sz w:val="20"/>
          <w:szCs w:val="20"/>
        </w:rPr>
        <w:t>357</w:t>
      </w:r>
      <w:r w:rsidRPr="00591357">
        <w:rPr>
          <w:sz w:val="20"/>
          <w:szCs w:val="20"/>
        </w:rPr>
        <w:t>(1), 131–145. https://doi.org/10.1007/s11104-012-1134-6</w:t>
      </w:r>
    </w:p>
    <w:p w14:paraId="08F4E105" w14:textId="2E3244CF" w:rsidR="00591357" w:rsidRPr="00591357" w:rsidRDefault="00591357" w:rsidP="00C01B04">
      <w:pPr>
        <w:rPr>
          <w:rFonts w:ascii="Times New Roman" w:eastAsia="Times New Roman" w:hAnsi="Times New Roman" w:cs="Times New Roman"/>
          <w:b/>
          <w:bCs/>
          <w:sz w:val="20"/>
          <w:szCs w:val="20"/>
        </w:rPr>
      </w:pPr>
    </w:p>
    <w:sectPr w:rsidR="00591357" w:rsidRPr="00591357" w:rsidSect="00D15441">
      <w:headerReference w:type="even" r:id="rId12"/>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7B434C" w14:textId="77777777" w:rsidR="00B9420C" w:rsidRDefault="00B9420C" w:rsidP="00934DAD">
      <w:r>
        <w:separator/>
      </w:r>
    </w:p>
  </w:endnote>
  <w:endnote w:type="continuationSeparator" w:id="0">
    <w:p w14:paraId="73F7B97B" w14:textId="77777777" w:rsidR="00B9420C" w:rsidRDefault="00B9420C" w:rsidP="00934D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F9B069" w14:textId="77777777" w:rsidR="00B9420C" w:rsidRDefault="00B9420C" w:rsidP="00934DAD">
      <w:r>
        <w:separator/>
      </w:r>
    </w:p>
  </w:footnote>
  <w:footnote w:type="continuationSeparator" w:id="0">
    <w:p w14:paraId="7471B471" w14:textId="77777777" w:rsidR="00B9420C" w:rsidRDefault="00B9420C" w:rsidP="00934D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5174739"/>
      <w:docPartObj>
        <w:docPartGallery w:val="Page Numbers (Top of Page)"/>
        <w:docPartUnique/>
      </w:docPartObj>
    </w:sdtPr>
    <w:sdtEndPr>
      <w:rPr>
        <w:rStyle w:val="PageNumber"/>
      </w:rPr>
    </w:sdtEndPr>
    <w:sdtContent>
      <w:p w14:paraId="4B4A769E" w14:textId="05163A08" w:rsidR="00934DAD" w:rsidRDefault="00934DAD" w:rsidP="000F544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976751E" w14:textId="77777777" w:rsidR="00934DAD" w:rsidRDefault="00934DAD" w:rsidP="00934DA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98669428"/>
      <w:docPartObj>
        <w:docPartGallery w:val="Page Numbers (Top of Page)"/>
        <w:docPartUnique/>
      </w:docPartObj>
    </w:sdtPr>
    <w:sdtEndPr>
      <w:rPr>
        <w:rStyle w:val="PageNumber"/>
      </w:rPr>
    </w:sdtEndPr>
    <w:sdtContent>
      <w:p w14:paraId="3280D0B0" w14:textId="63CE0F59" w:rsidR="00934DAD" w:rsidRDefault="00934DAD" w:rsidP="000F544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F87693D" w14:textId="1D7E5855" w:rsidR="00934DAD" w:rsidRDefault="00934DAD" w:rsidP="00934DAD">
    <w:pPr>
      <w:pStyle w:val="Header"/>
      <w:ind w:right="360"/>
    </w:pPr>
    <w:r>
      <w:t>Kathryn Bloodworth</w:t>
    </w:r>
    <w:r>
      <w:tab/>
    </w:r>
    <w:r>
      <w:tab/>
    </w:r>
  </w:p>
  <w:p w14:paraId="473379E4" w14:textId="454432A5" w:rsidR="00934DAD" w:rsidRDefault="00934DAD">
    <w:pPr>
      <w:pStyle w:val="Header"/>
    </w:pPr>
    <w:r>
      <w:t xml:space="preserve">Term Paper:  </w:t>
    </w:r>
    <w:r w:rsidR="000A4392">
      <w:t xml:space="preserve">Do generalist legumes have the upper hand in successfully invading new areas?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C85E50"/>
    <w:multiLevelType w:val="hybridMultilevel"/>
    <w:tmpl w:val="B5F6196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7FA776D7"/>
    <w:multiLevelType w:val="hybridMultilevel"/>
    <w:tmpl w:val="DCD2EFA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7D46"/>
    <w:rsid w:val="00000951"/>
    <w:rsid w:val="000A4392"/>
    <w:rsid w:val="001C5C19"/>
    <w:rsid w:val="00240CDB"/>
    <w:rsid w:val="002B4E71"/>
    <w:rsid w:val="002C72DF"/>
    <w:rsid w:val="00327D46"/>
    <w:rsid w:val="003F62CF"/>
    <w:rsid w:val="00440BF5"/>
    <w:rsid w:val="004E71F9"/>
    <w:rsid w:val="00506E51"/>
    <w:rsid w:val="00574359"/>
    <w:rsid w:val="00591357"/>
    <w:rsid w:val="005926D1"/>
    <w:rsid w:val="005D61EB"/>
    <w:rsid w:val="00601EA7"/>
    <w:rsid w:val="00614910"/>
    <w:rsid w:val="00690B40"/>
    <w:rsid w:val="006B7ADC"/>
    <w:rsid w:val="006D653F"/>
    <w:rsid w:val="006F7D87"/>
    <w:rsid w:val="00770C6B"/>
    <w:rsid w:val="00787916"/>
    <w:rsid w:val="00847BC4"/>
    <w:rsid w:val="00870FBE"/>
    <w:rsid w:val="00885594"/>
    <w:rsid w:val="00934DAD"/>
    <w:rsid w:val="00974572"/>
    <w:rsid w:val="00997F1E"/>
    <w:rsid w:val="00A71F81"/>
    <w:rsid w:val="00AD2DE2"/>
    <w:rsid w:val="00AF3EB8"/>
    <w:rsid w:val="00B9420C"/>
    <w:rsid w:val="00BA735F"/>
    <w:rsid w:val="00BB65B4"/>
    <w:rsid w:val="00C01B04"/>
    <w:rsid w:val="00D15441"/>
    <w:rsid w:val="00D21380"/>
    <w:rsid w:val="00EC1768"/>
    <w:rsid w:val="00F40B4D"/>
    <w:rsid w:val="00F4640B"/>
    <w:rsid w:val="00F555D6"/>
    <w:rsid w:val="00FD78C3"/>
    <w:rsid w:val="0DB1D4DD"/>
    <w:rsid w:val="4747ACC7"/>
    <w:rsid w:val="67B6E2D6"/>
    <w:rsid w:val="6D7A88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E39614"/>
  <w15:chartTrackingRefBased/>
  <w15:docId w15:val="{CFE2BE58-9FAB-3145-B289-7C068F2A45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34DAD"/>
    <w:pPr>
      <w:tabs>
        <w:tab w:val="center" w:pos="4680"/>
        <w:tab w:val="right" w:pos="9360"/>
      </w:tabs>
    </w:pPr>
  </w:style>
  <w:style w:type="character" w:customStyle="1" w:styleId="HeaderChar">
    <w:name w:val="Header Char"/>
    <w:basedOn w:val="DefaultParagraphFont"/>
    <w:link w:val="Header"/>
    <w:uiPriority w:val="99"/>
    <w:rsid w:val="00934DAD"/>
  </w:style>
  <w:style w:type="paragraph" w:styleId="Footer">
    <w:name w:val="footer"/>
    <w:basedOn w:val="Normal"/>
    <w:link w:val="FooterChar"/>
    <w:uiPriority w:val="99"/>
    <w:unhideWhenUsed/>
    <w:rsid w:val="00934DAD"/>
    <w:pPr>
      <w:tabs>
        <w:tab w:val="center" w:pos="4680"/>
        <w:tab w:val="right" w:pos="9360"/>
      </w:tabs>
    </w:pPr>
  </w:style>
  <w:style w:type="character" w:customStyle="1" w:styleId="FooterChar">
    <w:name w:val="Footer Char"/>
    <w:basedOn w:val="DefaultParagraphFont"/>
    <w:link w:val="Footer"/>
    <w:uiPriority w:val="99"/>
    <w:rsid w:val="00934DAD"/>
  </w:style>
  <w:style w:type="character" w:styleId="PageNumber">
    <w:name w:val="page number"/>
    <w:basedOn w:val="DefaultParagraphFont"/>
    <w:uiPriority w:val="99"/>
    <w:semiHidden/>
    <w:unhideWhenUsed/>
    <w:rsid w:val="00934DAD"/>
  </w:style>
  <w:style w:type="paragraph" w:styleId="ListParagraph">
    <w:name w:val="List Paragraph"/>
    <w:basedOn w:val="Normal"/>
    <w:uiPriority w:val="34"/>
    <w:qFormat/>
    <w:rsid w:val="00AF3EB8"/>
    <w:pPr>
      <w:ind w:left="720"/>
      <w:contextualSpacing/>
    </w:p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semiHidden/>
    <w:unhideWhenUsed/>
    <w:rsid w:val="00591357"/>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0386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lantsoftheworldonline.org/"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D8DF8-CCC8-4916-A9ED-8DA5C96FA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30</Pages>
  <Words>17256</Words>
  <Characters>98362</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J Bloodworth</dc:creator>
  <cp:keywords/>
  <dc:description/>
  <cp:lastModifiedBy>Kathryn Jane Bloodworth</cp:lastModifiedBy>
  <cp:revision>22</cp:revision>
  <dcterms:created xsi:type="dcterms:W3CDTF">2019-11-04T18:06:00Z</dcterms:created>
  <dcterms:modified xsi:type="dcterms:W3CDTF">2019-11-12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d29855-c421-3da1-80e8-e5b05aae82c8</vt:lpwstr>
  </property>
  <property fmtid="{D5CDD505-2E9C-101B-9397-08002B2CF9AE}" pid="24" name="Mendeley Citation Style_1">
    <vt:lpwstr>http://www.zotero.org/styles/apa</vt:lpwstr>
  </property>
</Properties>
</file>